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005DB6DD" w:rsidR="003A1E4D" w:rsidRDefault="003A1E4D" w:rsidP="00E05CD2">
      <w:pPr>
        <w:spacing w:line="360" w:lineRule="auto"/>
      </w:pPr>
      <w:r>
        <w:t xml:space="preserve">Comparing </w:t>
      </w:r>
      <w:proofErr w:type="gramStart"/>
      <w:r>
        <w:t>metagenomics</w:t>
      </w:r>
      <w:ins w:id="0" w:author="Christopher Hempel" w:date="2020-12-22T11:15:00Z">
        <w:r w:rsidR="00185301">
          <w:t>[</w:t>
        </w:r>
        <w:proofErr w:type="gramEnd"/>
        <w:r w:rsidR="00185301">
          <w:t>,]</w:t>
        </w:r>
      </w:ins>
      <w:r>
        <w:t xml:space="preserve"> </w:t>
      </w:r>
      <w:ins w:id="1" w:author="Christopher Hempel" w:date="2020-12-22T11:15:00Z">
        <w:r w:rsidR="00185301">
          <w:t>[</w:t>
        </w:r>
      </w:ins>
      <w:r>
        <w:t xml:space="preserve">and </w:t>
      </w:r>
      <w:ins w:id="2" w:author="Christopher Hempel" w:date="2020-12-22T11:15:00Z">
        <w:r w:rsidR="00185301">
          <w:t>]</w:t>
        </w:r>
      </w:ins>
      <w:r w:rsidR="00745407">
        <w:t>total RNA metatranscriptomics</w:t>
      </w:r>
      <w:r>
        <w:t xml:space="preserve"> </w:t>
      </w:r>
      <w:ins w:id="3" w:author="Christopher Hempel" w:date="2020-12-22T11:15:00Z">
        <w:r w:rsidR="00185301">
          <w:t xml:space="preserve">[and </w:t>
        </w:r>
      </w:ins>
      <w:commentRangeStart w:id="4"/>
      <w:ins w:id="5" w:author="Christopher Hempel" w:date="2020-12-22T11:46:00Z">
        <w:r w:rsidR="00816633">
          <w:t>bioinformatics pipelines</w:t>
        </w:r>
        <w:commentRangeEnd w:id="4"/>
        <w:r w:rsidR="00816633">
          <w:rPr>
            <w:rStyle w:val="CommentReference"/>
          </w:rPr>
          <w:commentReference w:id="4"/>
        </w:r>
      </w:ins>
      <w:ins w:id="6" w:author="Christopher Hempel" w:date="2020-12-22T11:15:00Z">
        <w:r w:rsidR="00185301">
          <w:t xml:space="preserve">] </w:t>
        </w:r>
      </w:ins>
      <w:r>
        <w:t xml:space="preserve">for taxonomic profiling </w:t>
      </w:r>
      <w:ins w:id="7" w:author="Christopher Hempel" w:date="2020-12-18T13:06:00Z">
        <w:r w:rsidR="00414D8B">
          <w:t xml:space="preserve">accuracy and precision </w:t>
        </w:r>
      </w:ins>
      <w:ins w:id="8" w:author="Christopher Hempel" w:date="2020-12-18T13:11:00Z">
        <w:r w:rsidR="00414D8B">
          <w:t>of</w:t>
        </w:r>
      </w:ins>
      <w:ins w:id="9" w:author="Christopher Hempel" w:date="2020-12-18T13:06:00Z">
        <w:r w:rsidR="00414D8B">
          <w:t xml:space="preserve"> a </w:t>
        </w:r>
      </w:ins>
      <w:ins w:id="10" w:author="Christopher Hempel" w:date="2020-12-22T11:16:00Z">
        <w:r w:rsidR="00185301">
          <w:t xml:space="preserve">microbial </w:t>
        </w:r>
      </w:ins>
      <w:ins w:id="11" w:author="Christopher Hempel" w:date="2020-12-18T13:06:00Z">
        <w:r w:rsidR="00414D8B">
          <w:t xml:space="preserve">mock </w:t>
        </w:r>
      </w:ins>
      <w:ins w:id="12" w:author="Christopher Hempel" w:date="2020-12-22T11:16:00Z">
        <w:r w:rsidR="00185301">
          <w:t xml:space="preserve">community </w:t>
        </w:r>
      </w:ins>
      <w:ins w:id="13" w:author="Christopher Hempel" w:date="2020-12-18T13:06:00Z">
        <w:r w:rsidR="00414D8B">
          <w:t xml:space="preserve">and </w:t>
        </w:r>
      </w:ins>
      <w:ins w:id="14" w:author="Christopher Hempel" w:date="2020-12-22T11:16:00Z">
        <w:r w:rsidR="00185301">
          <w:t xml:space="preserve">a </w:t>
        </w:r>
      </w:ins>
      <w:ins w:id="15" w:author="Christopher Hempel" w:date="2020-12-18T13:10:00Z">
        <w:r w:rsidR="00414D8B">
          <w:t>display tank</w:t>
        </w:r>
      </w:ins>
      <w:ins w:id="16" w:author="Christopher Hempel" w:date="2020-12-18T13:06:00Z">
        <w:r w:rsidR="00414D8B">
          <w:t xml:space="preserve"> community</w:t>
        </w:r>
        <w:r w:rsidR="00414D8B" w:rsidDel="00414D8B">
          <w:t xml:space="preserve"> </w:t>
        </w:r>
      </w:ins>
      <w:ins w:id="17" w:author="Christopher Hempel" w:date="2020-12-22T11:13:00Z">
        <w:r w:rsidR="00185301">
          <w:t>[using 1</w:t>
        </w:r>
      </w:ins>
      <w:ins w:id="18" w:author="Christopher Hempel" w:date="2020-12-22T11:14:00Z">
        <w:r w:rsidR="00185301">
          <w:t>,</w:t>
        </w:r>
      </w:ins>
      <w:ins w:id="19" w:author="Christopher Hempel" w:date="2020-12-22T11:13:00Z">
        <w:r w:rsidR="00185301">
          <w:t>536 bioinformatics pipelines]</w:t>
        </w:r>
      </w:ins>
      <w:del w:id="20" w:author="Christopher Hempel" w:date="2020-12-18T13:06:00Z">
        <w:r w:rsidDel="00414D8B">
          <w:delText>of microbial communities</w:delText>
        </w:r>
      </w:del>
    </w:p>
    <w:p w14:paraId="2EFBE41C" w14:textId="14D53F98" w:rsidR="00C41629" w:rsidRDefault="00C41629" w:rsidP="00E05CD2">
      <w:pPr>
        <w:spacing w:line="360" w:lineRule="auto"/>
      </w:pPr>
    </w:p>
    <w:p w14:paraId="53F55C32" w14:textId="05E2DE91" w:rsidR="00185301" w:rsidRDefault="00185301" w:rsidP="00185301">
      <w:pPr>
        <w:pStyle w:val="Heading1"/>
      </w:pPr>
      <w:r>
        <w:t>Abstract</w:t>
      </w:r>
    </w:p>
    <w:p w14:paraId="6B810C0F" w14:textId="3AAD999B" w:rsidR="00185301" w:rsidRDefault="00185301" w:rsidP="00E05CD2">
      <w:pPr>
        <w:spacing w:line="360" w:lineRule="auto"/>
      </w:pPr>
      <w:r>
        <w:t>To be added</w:t>
      </w:r>
    </w:p>
    <w:p w14:paraId="30EAB091" w14:textId="36847BAD" w:rsidR="00185301" w:rsidRDefault="00185301" w:rsidP="00E05CD2">
      <w:pPr>
        <w:spacing w:line="360" w:lineRule="auto"/>
      </w:pPr>
    </w:p>
    <w:p w14:paraId="13895CE3" w14:textId="626F2B78" w:rsidR="00185301" w:rsidRDefault="00185301" w:rsidP="00E05CD2">
      <w:pPr>
        <w:spacing w:line="360" w:lineRule="auto"/>
      </w:pPr>
      <w:r>
        <w:t xml:space="preserve">Keywords: </w:t>
      </w: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17FD4869"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sidR="005F1BC0">
        <w:rPr>
          <w:rFonts w:ascii="Calibri" w:hAnsi="Calibri" w:cs="Calibri"/>
        </w:rPr>
        <w:t>which includes</w:t>
      </w:r>
      <w:r w:rsidR="005F1BC0" w:rsidRPr="00B94B64">
        <w:rPr>
          <w:rFonts w:ascii="Calibri" w:hAnsi="Calibri" w:cs="Calibri"/>
        </w:rPr>
        <w:t xml:space="preserve"> </w:t>
      </w:r>
      <w:r w:rsidRPr="00B94B64">
        <w:rPr>
          <w:rFonts w:ascii="Calibri" w:hAnsi="Calibri" w:cs="Calibri"/>
        </w:rPr>
        <w:t>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xml:space="preserve">. </w:t>
      </w:r>
      <w:r w:rsidR="005F1BC0">
        <w:rPr>
          <w:rFonts w:ascii="Calibri" w:hAnsi="Calibri" w:cs="Calibri"/>
        </w:rPr>
        <w:t>As a result</w:t>
      </w:r>
      <w:r w:rsidR="00EE3DBD" w:rsidRPr="00B94B64">
        <w:rPr>
          <w:rFonts w:ascii="Calibri" w:hAnsi="Calibri" w:cs="Calibri"/>
        </w:rPr>
        <w:t>,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984070">
        <w:rPr>
          <w:rFonts w:ascii="Calibri" w:hAnsi="Calibri" w:cs="Calibri"/>
        </w:rPr>
        <w:t>are among</w:t>
      </w:r>
      <w:r w:rsidR="00EE3DBD" w:rsidRPr="00B94B64">
        <w:rPr>
          <w:rFonts w:ascii="Calibri" w:hAnsi="Calibri" w:cs="Calibri"/>
        </w:rPr>
        <w:t xml:space="preserve"> the most threatened ecosystems </w:t>
      </w:r>
      <w:r w:rsidR="00984070">
        <w:rPr>
          <w:rFonts w:ascii="Calibri" w:hAnsi="Calibri" w:cs="Calibri"/>
        </w:rPr>
        <w:t>exhibiting</w:t>
      </w:r>
      <w:r w:rsidR="00984070" w:rsidRPr="00B94B64">
        <w:rPr>
          <w:rFonts w:ascii="Calibri" w:hAnsi="Calibri" w:cs="Calibri"/>
        </w:rPr>
        <w:t xml:space="preserve"> </w:t>
      </w:r>
      <w:r w:rsidR="00EE3DBD" w:rsidRPr="00B94B64">
        <w:rPr>
          <w:rFonts w:ascii="Calibri" w:hAnsi="Calibri" w:cs="Calibri"/>
        </w:rPr>
        <w:t xml:space="preserve">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7323311A"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0C3BF6">
        <w:rPr>
          <w:rFonts w:ascii="Calibri" w:hAnsi="Calibri" w:cs="Calibri"/>
        </w:rPr>
        <w:t xml:space="preserve">Therefore, </w:t>
      </w:r>
      <w:r w:rsidR="005F1BC0">
        <w:rPr>
          <w:rFonts w:ascii="Calibri" w:hAnsi="Calibri" w:cs="Calibri"/>
        </w:rPr>
        <w:t>we first need to determine</w:t>
      </w:r>
      <w:r w:rsidR="004D5825">
        <w:rPr>
          <w:rFonts w:ascii="Calibri" w:hAnsi="Calibri" w:cs="Calibri"/>
        </w:rPr>
        <w:t xml:space="preserve"> </w:t>
      </w:r>
      <w:r w:rsidR="003B2870">
        <w:rPr>
          <w:rFonts w:ascii="Calibri" w:hAnsi="Calibri" w:cs="Calibri"/>
        </w:rPr>
        <w:t xml:space="preserve">the ecological status of </w:t>
      </w:r>
      <w:r w:rsidR="002D5F25">
        <w:rPr>
          <w:rFonts w:ascii="Calibri" w:hAnsi="Calibri" w:cs="Calibri"/>
        </w:rPr>
        <w:t>freshwater bodies</w:t>
      </w:r>
      <w:r w:rsidR="000C3BF6">
        <w:rPr>
          <w:rFonts w:ascii="Calibri" w:hAnsi="Calibri" w:cs="Calibri"/>
        </w:rPr>
        <w:t xml:space="preserve"> </w:t>
      </w:r>
      <w:r w:rsidR="005F1BC0">
        <w:rPr>
          <w:rFonts w:ascii="Calibri" w:hAnsi="Calibri" w:cs="Calibri"/>
        </w:rPr>
        <w:t xml:space="preserve">through inventorying </w:t>
      </w:r>
      <w:r w:rsidR="003B2870">
        <w:rPr>
          <w:rFonts w:ascii="Calibri" w:hAnsi="Calibri" w:cs="Calibri"/>
        </w:rPr>
        <w:t xml:space="preserve">their </w:t>
      </w:r>
      <w:r w:rsidR="00696C5A">
        <w:rPr>
          <w:rFonts w:ascii="Calibri" w:hAnsi="Calibri" w:cs="Calibri"/>
        </w:rPr>
        <w:t>biodiversity.</w:t>
      </w:r>
      <w:r w:rsidR="003B2870">
        <w:rPr>
          <w:rFonts w:ascii="Calibri" w:hAnsi="Calibri" w:cs="Calibri"/>
        </w:rPr>
        <w:t xml:space="preserve"> </w:t>
      </w:r>
      <w:r w:rsidR="005F1BC0">
        <w:rPr>
          <w:rFonts w:ascii="Calibri" w:hAnsi="Calibri" w:cs="Calibri"/>
        </w:rPr>
        <w:t xml:space="preserve">Such </w:t>
      </w:r>
      <w:r w:rsidR="009F6B54">
        <w:rPr>
          <w:rFonts w:ascii="Calibri" w:hAnsi="Calibri" w:cs="Calibri"/>
        </w:rPr>
        <w:t xml:space="preserve">inventories can be screened for the </w:t>
      </w:r>
      <w:r w:rsidR="005F1BC0">
        <w:rPr>
          <w:rFonts w:ascii="Calibri" w:hAnsi="Calibri" w:cs="Calibri"/>
        </w:rPr>
        <w:t xml:space="preserve">presence and </w:t>
      </w:r>
      <w:r w:rsidR="009F6B54">
        <w:rPr>
          <w:rFonts w:ascii="Calibri" w:hAnsi="Calibri" w:cs="Calibri"/>
        </w:rPr>
        <w:t xml:space="preserve">abundance of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42209E">
        <w:t>;</w:t>
      </w:r>
      <w:r w:rsidR="009F6B54">
        <w:rPr>
          <w:rFonts w:ascii="Calibri" w:hAnsi="Calibri" w:cs="Calibri"/>
        </w:rPr>
        <w:t xml:space="preserve">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ongoing efforts to </w:t>
      </w:r>
      <w:r w:rsidR="009F6B54">
        <w:rPr>
          <w:rFonts w:ascii="Calibri" w:hAnsi="Calibri" w:cs="Calibri"/>
        </w:rPr>
        <w:t>include</w:t>
      </w:r>
      <w:r w:rsidR="00696C5A">
        <w:rPr>
          <w:rFonts w:ascii="Calibri" w:hAnsi="Calibri" w:cs="Calibri"/>
        </w:rPr>
        <w:t xml:space="preserve"> </w:t>
      </w:r>
      <w:r w:rsidR="005F1BC0">
        <w:rPr>
          <w:rFonts w:ascii="Calibri" w:hAnsi="Calibri" w:cs="Calibri"/>
        </w:rPr>
        <w:t xml:space="preserve">other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w:t>
      </w:r>
      <w:r w:rsidR="00696C5A">
        <w:rPr>
          <w:rFonts w:ascii="Calibri" w:hAnsi="Calibri" w:cs="Calibri"/>
        </w:rPr>
        <w:t xml:space="preserve">, since they </w:t>
      </w:r>
      <w:r w:rsidR="00696C5A">
        <w:rPr>
          <w:color w:val="000000" w:themeColor="text1"/>
        </w:rPr>
        <w:t>respond faster to environmental changes</w:t>
      </w:r>
      <w:r w:rsidR="005F1BC0">
        <w:rPr>
          <w:color w:val="000000" w:themeColor="text1"/>
        </w:rPr>
        <w:t xml:space="preserve"> </w:t>
      </w:r>
      <w:r w:rsidR="009459B5">
        <w:rPr>
          <w:color w:val="000000" w:themeColor="text1"/>
        </w:rPr>
        <w:t xml:space="preserve">and therefore might better represent </w:t>
      </w:r>
      <w:r w:rsidR="005F1BC0">
        <w:rPr>
          <w:color w:val="000000" w:themeColor="text1"/>
        </w:rPr>
        <w:t xml:space="preserve">current </w:t>
      </w:r>
      <w:r w:rsidR="009459B5">
        <w:rPr>
          <w:color w:val="000000" w:themeColor="text1"/>
        </w:rPr>
        <w:t xml:space="preserve">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w:instrText>
      </w:r>
      <w:r w:rsidR="001F09D3" w:rsidRPr="00550923">
        <w:rPr>
          <w:color w:val="000000" w:themeColor="text1"/>
          <w:lang w:val="da-DK"/>
        </w:rPr>
        <w:instrText>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550923">
        <w:rPr>
          <w:bCs/>
          <w:noProof/>
          <w:color w:val="000000" w:themeColor="text1"/>
          <w:lang w:val="da-DK"/>
        </w:rPr>
        <w:t>(Cordier et al., 2019; Foissner and Berger, 1996; McArthur, 2001; Pawlowski et al., 2016; Payne, 2013;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78269E5A" w14:textId="122759A6"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w:t>
      </w:r>
      <w:r w:rsidR="005F1BC0">
        <w:rPr>
          <w:color w:val="000000" w:themeColor="text1"/>
        </w:rPr>
        <w:t xml:space="preserve">is </w:t>
      </w:r>
      <w:r w:rsidR="00D54B3D">
        <w:rPr>
          <w:color w:val="000000" w:themeColor="text1"/>
        </w:rPr>
        <w:t>not feasible due to a lack of diagnostical traits</w:t>
      </w:r>
      <w:r w:rsidR="006B2701">
        <w:rPr>
          <w:color w:val="000000" w:themeColor="text1"/>
        </w:rPr>
        <w:t xml:space="preserve">, especially </w:t>
      </w:r>
      <w:r w:rsidR="005F1BC0">
        <w:rPr>
          <w:color w:val="000000" w:themeColor="text1"/>
        </w:rPr>
        <w:t xml:space="preserve">when it comes to </w:t>
      </w:r>
      <w:r w:rsidR="006B2701">
        <w:rPr>
          <w:color w:val="000000" w:themeColor="text1"/>
        </w:rPr>
        <w:t>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5F1BC0">
        <w:rPr>
          <w:color w:val="000000" w:themeColor="text1"/>
        </w:rPr>
        <w:t xml:space="preserve">suggested </w:t>
      </w:r>
      <w:r w:rsidR="006B2701">
        <w:rPr>
          <w:color w:val="000000" w:themeColor="text1"/>
        </w:rPr>
        <w:t>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5F1BC0">
        <w:rPr>
          <w:rFonts w:ascii="Calibri" w:hAnsi="Calibri" w:cs="Calibri"/>
          <w:color w:val="000000" w:themeColor="text1"/>
        </w:rPr>
        <w:t>H</w:t>
      </w:r>
      <w:r w:rsidR="00AF0A00">
        <w:rPr>
          <w:rFonts w:ascii="Calibri" w:hAnsi="Calibri" w:cs="Calibri"/>
          <w:color w:val="000000" w:themeColor="text1"/>
        </w:rPr>
        <w:t xml:space="preserve">owever, </w:t>
      </w:r>
      <w:r w:rsidR="005F1BC0">
        <w:rPr>
          <w:rFonts w:ascii="Calibri" w:hAnsi="Calibri" w:cs="Calibri"/>
          <w:color w:val="000000" w:themeColor="text1"/>
        </w:rPr>
        <w:t xml:space="preserve">it </w:t>
      </w:r>
      <w:r w:rsidR="009459B5">
        <w:rPr>
          <w:rFonts w:ascii="Calibri" w:hAnsi="Calibri" w:cs="Calibri"/>
          <w:color w:val="000000" w:themeColor="text1"/>
        </w:rPr>
        <w:t xml:space="preserve">can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w:t>
      </w:r>
      <w:r w:rsidR="005F1BC0">
        <w:rPr>
          <w:rFonts w:ascii="Calibri" w:hAnsi="Calibri" w:cs="Calibri"/>
          <w:color w:val="000000" w:themeColor="text1"/>
        </w:rPr>
        <w:t xml:space="preserve">as well </w:t>
      </w:r>
      <w:r w:rsidR="00AF0A00">
        <w:rPr>
          <w:rFonts w:ascii="Calibri" w:hAnsi="Calibri" w:cs="Calibri"/>
          <w:color w:val="000000" w:themeColor="text1"/>
        </w:rPr>
        <w:t xml:space="preserve">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w:t>
      </w:r>
      <w:r w:rsidR="005F1BC0">
        <w:rPr>
          <w:rFonts w:ascii="Calibri" w:hAnsi="Calibri" w:cs="Calibri"/>
          <w:color w:val="000000" w:themeColor="text1"/>
        </w:rPr>
        <w:t xml:space="preserve">issue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5784B722" w14:textId="6063FE97" w:rsidR="00AE1B39" w:rsidRDefault="009F6B54" w:rsidP="009F6B54">
      <w:pPr>
        <w:spacing w:line="360" w:lineRule="auto"/>
        <w:ind w:firstLine="576"/>
        <w:jc w:val="both"/>
        <w:rPr>
          <w:rFonts w:ascii="Calibri" w:hAnsi="Calibri" w:cs="Calibri"/>
          <w:color w:val="000000" w:themeColor="text1"/>
        </w:rPr>
      </w:pPr>
      <w:proofErr w:type="spellStart"/>
      <w:r w:rsidRPr="00550923">
        <w:rPr>
          <w:rFonts w:ascii="Calibri" w:hAnsi="Calibri" w:cs="Calibri"/>
          <w:color w:val="000000" w:themeColor="text1"/>
          <w:lang w:val="da-DK"/>
        </w:rPr>
        <w:t>T</w:t>
      </w:r>
      <w:r w:rsidR="00C42FCD" w:rsidRPr="00550923">
        <w:rPr>
          <w:rFonts w:ascii="Calibri" w:hAnsi="Calibri" w:cs="Calibri"/>
          <w:color w:val="000000" w:themeColor="text1"/>
          <w:lang w:val="da-DK"/>
        </w:rPr>
        <w:t>axonomic</w:t>
      </w:r>
      <w:proofErr w:type="spellEnd"/>
      <w:r w:rsidR="00C42FCD" w:rsidRPr="00550923">
        <w:rPr>
          <w:rFonts w:ascii="Calibri" w:hAnsi="Calibri" w:cs="Calibri"/>
          <w:color w:val="000000" w:themeColor="text1"/>
          <w:lang w:val="da-DK"/>
        </w:rPr>
        <w:t xml:space="preserve"> </w:t>
      </w:r>
      <w:proofErr w:type="spellStart"/>
      <w:r w:rsidR="00C42FCD" w:rsidRPr="00550923">
        <w:rPr>
          <w:rFonts w:ascii="Calibri" w:hAnsi="Calibri" w:cs="Calibri"/>
          <w:color w:val="000000" w:themeColor="text1"/>
          <w:lang w:val="da-DK"/>
        </w:rPr>
        <w:t>coverage</w:t>
      </w:r>
      <w:proofErr w:type="spellEnd"/>
      <w:r w:rsidR="00C42FCD"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can</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be</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increased</w:t>
      </w:r>
      <w:proofErr w:type="spellEnd"/>
      <w:r w:rsidRPr="00550923">
        <w:rPr>
          <w:rFonts w:ascii="Calibri" w:hAnsi="Calibri" w:cs="Calibri"/>
          <w:color w:val="000000" w:themeColor="text1"/>
          <w:lang w:val="da-DK"/>
        </w:rPr>
        <w:t xml:space="preserve"> </w:t>
      </w:r>
      <w:r w:rsidR="00C42FCD" w:rsidRPr="00550923">
        <w:rPr>
          <w:rFonts w:ascii="Calibri" w:hAnsi="Calibri" w:cs="Calibri"/>
          <w:color w:val="000000" w:themeColor="text1"/>
          <w:lang w:val="da-DK"/>
        </w:rPr>
        <w:t xml:space="preserve">by </w:t>
      </w:r>
      <w:proofErr w:type="spellStart"/>
      <w:r w:rsidR="00C42FCD" w:rsidRPr="00550923">
        <w:rPr>
          <w:rFonts w:ascii="Calibri" w:hAnsi="Calibri" w:cs="Calibri"/>
          <w:color w:val="000000" w:themeColor="text1"/>
          <w:lang w:val="da-DK"/>
        </w:rPr>
        <w:t>including</w:t>
      </w:r>
      <w:proofErr w:type="spellEnd"/>
      <w:r w:rsidR="00C42FCD" w:rsidRPr="00550923">
        <w:rPr>
          <w:rFonts w:ascii="Calibri" w:hAnsi="Calibri" w:cs="Calibri"/>
          <w:color w:val="000000" w:themeColor="text1"/>
          <w:lang w:val="da-DK"/>
        </w:rPr>
        <w:t xml:space="preserve"> multiple</w:t>
      </w:r>
      <w:r w:rsidR="00AF0A00" w:rsidRPr="00550923">
        <w:rPr>
          <w:rFonts w:ascii="Calibri" w:hAnsi="Calibri" w:cs="Calibri"/>
          <w:color w:val="000000" w:themeColor="text1"/>
          <w:lang w:val="da-DK"/>
        </w:rPr>
        <w:t xml:space="preserve"> </w:t>
      </w:r>
      <w:proofErr w:type="spellStart"/>
      <w:r w:rsidR="00AF0A00" w:rsidRPr="00550923">
        <w:rPr>
          <w:rFonts w:ascii="Calibri" w:hAnsi="Calibri" w:cs="Calibri"/>
          <w:color w:val="000000" w:themeColor="text1"/>
          <w:lang w:val="da-DK"/>
        </w:rPr>
        <w:t>pri</w:t>
      </w:r>
      <w:r w:rsidR="00AF0A00">
        <w:rPr>
          <w:rFonts w:ascii="Calibri" w:hAnsi="Calibri" w:cs="Calibri"/>
          <w:color w:val="000000" w:themeColor="text1"/>
        </w:rPr>
        <w:t>mer</w:t>
      </w:r>
      <w:r w:rsidR="00C42FCD">
        <w:rPr>
          <w:rFonts w:ascii="Calibri" w:hAnsi="Calibri" w:cs="Calibri"/>
          <w:color w:val="000000" w:themeColor="text1"/>
        </w:rPr>
        <w:t>s</w:t>
      </w:r>
      <w:proofErr w:type="spellEnd"/>
      <w:r w:rsidR="00C42FCD">
        <w:rPr>
          <w:rFonts w:ascii="Calibri" w:hAnsi="Calibri" w:cs="Calibri"/>
          <w:color w:val="000000" w:themeColor="text1"/>
        </w:rPr>
        <w:t xml:space="preserv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commentRangeStart w:id="21"/>
      <w:commentRangeStart w:id="22"/>
      <w:commentRangeStart w:id="23"/>
      <w:commentRangeStart w:id="24"/>
      <w:r>
        <w:rPr>
          <w:rFonts w:ascii="Calibri" w:hAnsi="Calibri" w:cs="Calibri"/>
          <w:color w:val="000000" w:themeColor="text1"/>
        </w:rPr>
        <w:t>*</w:t>
      </w:r>
      <w:commentRangeEnd w:id="21"/>
      <w:r>
        <w:rPr>
          <w:rStyle w:val="CommentReference"/>
        </w:rPr>
        <w:commentReference w:id="21"/>
      </w:r>
      <w:commentRangeEnd w:id="22"/>
      <w:r w:rsidR="00537F54">
        <w:rPr>
          <w:rStyle w:val="CommentReference"/>
        </w:rPr>
        <w:commentReference w:id="22"/>
      </w:r>
      <w:commentRangeEnd w:id="23"/>
      <w:r w:rsidR="005F1BC0">
        <w:rPr>
          <w:rStyle w:val="CommentReference"/>
        </w:rPr>
        <w:commentReference w:id="23"/>
      </w:r>
      <w:commentRangeEnd w:id="24"/>
      <w:r w:rsidR="00816633">
        <w:rPr>
          <w:rStyle w:val="CommentReference"/>
        </w:rPr>
        <w:commentReference w:id="24"/>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70B93775" w14:textId="2EF64BD5" w:rsidR="00293E54" w:rsidRDefault="00645104" w:rsidP="00E66D8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w:t>
      </w:r>
      <w:r w:rsidR="00905D51">
        <w:rPr>
          <w:rFonts w:ascii="Calibri" w:hAnsi="Calibri" w:cs="Calibri"/>
          <w:color w:val="000000" w:themeColor="text1"/>
        </w:rPr>
        <w:t xml:space="preserve">to </w:t>
      </w:r>
      <w:r>
        <w:rPr>
          <w:rFonts w:ascii="Calibri" w:hAnsi="Calibri" w:cs="Calibri"/>
          <w:color w:val="000000" w:themeColor="text1"/>
        </w:rPr>
        <w:t>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w:t>
      </w:r>
      <w:r w:rsidR="00905D51">
        <w:rPr>
          <w:rFonts w:ascii="Calibri" w:hAnsi="Calibri" w:cs="Calibri"/>
          <w:color w:val="000000" w:themeColor="text1"/>
        </w:rPr>
        <w:t>It</w:t>
      </w:r>
      <w:r w:rsidR="00AE0642">
        <w:rPr>
          <w:rFonts w:ascii="Calibri" w:hAnsi="Calibri" w:cs="Calibri"/>
          <w:color w:val="000000" w:themeColor="text1"/>
        </w:rPr>
        <w:t xml:space="preserve">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w:t>
      </w:r>
      <w:r w:rsidR="0042209E">
        <w:rPr>
          <w:rFonts w:ascii="Calibri" w:hAnsi="Calibri" w:cs="Calibri"/>
          <w:color w:val="000000" w:themeColor="text1"/>
        </w:rPr>
        <w:t xml:space="preserve"> </w:t>
      </w:r>
      <w:r w:rsidR="0042209E">
        <w:rPr>
          <w:rFonts w:ascii="Calibri" w:hAnsi="Calibri" w:cs="Calibri"/>
          <w:color w:val="000000" w:themeColor="text1"/>
        </w:rPr>
        <w:fldChar w:fldCharType="begin" w:fldLock="1"/>
      </w:r>
      <w:r w:rsidR="00816633">
        <w:rPr>
          <w:rFonts w:ascii="Calibri" w:hAnsi="Calibri" w:cs="Calibri"/>
          <w:color w:val="000000" w:themeColor="text1"/>
        </w:rPr>
        <w:instrText>ADDIN CSL_CITATION {"citationItems":[{"id":"ITEM-1","itemData":{"DOI":"10.1371/journal.pcbi.1000667","ISSN":"1553734X","abstract":"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 2010 Wooley et al.","author":[{"dropping-particle":"","family":"Wooley","given":"John C.","non-dropping-particle":"","parse-names":false,"suffix":""},{"dropping-particle":"","family":"Godzik","given":"Adam","non-dropping-particle":"","parse-names":false,"suffix":""},{"dropping-particle":"","family":"Friedberg","given":"Iddo","non-dropping-particle":"","parse-names":false,"suffix":""}],"container-title":"PLoS Computational Biology","id":"ITEM-1","issue":"2","issued":{"date-parts":[["2010"]]},"title":"A primer on metagenomics","type":"article-journal","volume":"6"},"uris":["http://www.mendeley.com/documents/?uuid=71fc485a-770b-4c82-bd98-0f6f52ff9579"]},{"id":"ITEM-2","itemData":{"DOI":"10.1007/s00253-018-9464-9","ISSN":"14320614","abstract":"The reduction of the price of DNA sequencing has resulted in the emergence of large data sets to handle and analyze, especially in microbial ecosystems, which are characterized by high taxonomic and functional diversities. To assess the properties of these complex ecosystems, a conceptual background of the application of NGS technology and bioinformatics analysis to metagenomics is required. Accordingly, this article presents an overview of the evolution of knowledge of microbial ecology from traditional culture-dependent methods to culture-independent methods and the last frontier in knowledge, metagenomics. Topics that will be covered include sample preparation for NGS, starting with total DNA extraction and library preparation, followed by a brief discussion of the chemistry of NGS to help provide an understanding of which bioinformatics pipeline approach may be helpful for achieving a researcher’s goals. The importance of selecting appropriate sequencing coverage and depth parameters to obtain a suitable measure of microbial diversity is discussed. As all DNA sequencing processes produce base-calling errors that compromise data analysis, including genome assembly and microbial functional analysis, dedicated software is presented and conceptually discussed with regard to potential applications in the general microbial ecology field.","author":[{"dropping-particle":"","family":"Almeida","given":"Otávio G.G.","non-dropping-particle":"","parse-names":false,"suffix":""},{"dropping-particle":"","family":"Martinis","given":"Elaine C.P.","non-dropping-particle":"De","parse-names":false,"suffix":""}],"container-title":"Applied Microbiology and Biotechnology","id":"ITEM-2","issue":"1","issued":{"date-parts":[["2019"]]},"page":"69-82","publisher":"Applied Microbiology and Biotechnology","title":"Bioinformatics tools to assess metagenomic data for applied microbiology","type":"article-journal","volume":"103"},"uris":["http://www.mendeley.com/documents/?uuid=b4f73898-1984-4a6d-bfd2-dc5b8e425008"]}],"mendeley":{"formattedCitation":"(Almeida and De Martinis, 2019; Wooley et al., 2010)","plainTextFormattedCitation":"(Almeida and De Martinis, 2019; Wooley et al., 2010)","previouslyFormattedCitation":"(Almeida and De Martinis, 2019; Wooley et al., 2010)"},"properties":{"noteIndex":0},"schema":"https://github.com/citation-style-language/schema/raw/master/csl-citation.json"}</w:instrText>
      </w:r>
      <w:r w:rsidR="0042209E">
        <w:rPr>
          <w:rFonts w:ascii="Calibri" w:hAnsi="Calibri" w:cs="Calibri"/>
          <w:color w:val="000000" w:themeColor="text1"/>
        </w:rPr>
        <w:fldChar w:fldCharType="separate"/>
      </w:r>
      <w:r w:rsidR="0042209E" w:rsidRPr="0042209E">
        <w:rPr>
          <w:rFonts w:ascii="Calibri" w:hAnsi="Calibri" w:cs="Calibri"/>
          <w:noProof/>
          <w:color w:val="000000" w:themeColor="text1"/>
        </w:rPr>
        <w:t>(Almeida and De Martinis, 2019; Wooley et al., 2010)</w:t>
      </w:r>
      <w:r w:rsidR="0042209E">
        <w:rPr>
          <w:rFonts w:ascii="Calibri" w:hAnsi="Calibri" w:cs="Calibri"/>
          <w:color w:val="000000" w:themeColor="text1"/>
        </w:rPr>
        <w:fldChar w:fldCharType="end"/>
      </w:r>
      <w:r w:rsidR="00AE0642">
        <w:rPr>
          <w:rFonts w:ascii="Calibri" w:hAnsi="Calibri" w:cs="Calibri"/>
          <w:color w:val="000000" w:themeColor="text1"/>
        </w:rPr>
        <w:t>,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sidR="00816633">
        <w:rPr>
          <w:rFonts w:ascii="Calibri" w:hAnsi="Calibri" w:cs="Calibri"/>
          <w:color w:val="000000" w:themeColor="text1"/>
        </w:rPr>
        <w:t xml:space="preserve"> </w:t>
      </w:r>
      <w:r w:rsidR="00816633">
        <w:rPr>
          <w:rFonts w:ascii="Calibri" w:hAnsi="Calibri" w:cs="Calibri"/>
          <w:color w:val="000000" w:themeColor="text1"/>
        </w:rPr>
        <w:fldChar w:fldCharType="begin" w:fldLock="1"/>
      </w:r>
      <w:r w:rsidR="00816633">
        <w:rPr>
          <w:rFonts w:ascii="Calibri" w:hAnsi="Calibri" w:cs="Calibri"/>
          <w:color w:val="000000" w:themeColor="text1"/>
        </w:rPr>
        <w:instrText>ADDIN CSL_CITATION {"citationItems":[{"id":"ITEM-1","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page":"1-10","title":"Advances and challenges in metatranscriptomic analysis","type":"article-journal","volume":"10"},"uris":["http://www.mendeley.com/documents/?uuid=63126242-9845-41c2-a81d-a069771ab36b"]}],"mendeley":{"formattedCitation":"(Shakya et al., 2019)","plainTextFormattedCitation":"(Shakya et al., 2019)"},"properties":{"noteIndex":0},"schema":"https://github.com/citation-style-language/schema/raw/master/csl-citation.json"}</w:instrText>
      </w:r>
      <w:r w:rsidR="00816633">
        <w:rPr>
          <w:rFonts w:ascii="Calibri" w:hAnsi="Calibri" w:cs="Calibri"/>
          <w:color w:val="000000" w:themeColor="text1"/>
        </w:rPr>
        <w:fldChar w:fldCharType="separate"/>
      </w:r>
      <w:r w:rsidR="00816633" w:rsidRPr="00816633">
        <w:rPr>
          <w:rFonts w:ascii="Calibri" w:hAnsi="Calibri" w:cs="Calibri"/>
          <w:noProof/>
          <w:color w:val="000000" w:themeColor="text1"/>
        </w:rPr>
        <w:t>(Shakya et al., 2019)</w:t>
      </w:r>
      <w:r w:rsidR="00816633">
        <w:rPr>
          <w:rFonts w:ascii="Calibri" w:hAnsi="Calibri" w:cs="Calibri"/>
          <w:color w:val="000000" w:themeColor="text1"/>
        </w:rPr>
        <w:fldChar w:fldCharType="end"/>
      </w:r>
      <w:r>
        <w:rPr>
          <w:rFonts w:ascii="Calibri" w:hAnsi="Calibri" w:cs="Calibri"/>
          <w:color w:val="000000" w:themeColor="text1"/>
        </w:rPr>
        <w:t>.</w:t>
      </w:r>
      <w:r w:rsidR="007F079D">
        <w:rPr>
          <w:rFonts w:ascii="Calibri" w:hAnsi="Calibri" w:cs="Calibri"/>
          <w:color w:val="000000" w:themeColor="text1"/>
        </w:rPr>
        <w:t xml:space="preserve"> </w:t>
      </w:r>
      <w:r w:rsidR="00905D51">
        <w:rPr>
          <w:rFonts w:ascii="Calibri" w:hAnsi="Calibri" w:cs="Calibri"/>
          <w:color w:val="000000" w:themeColor="text1"/>
        </w:rPr>
        <w:t xml:space="preserve">Entire </w:t>
      </w:r>
      <w:r w:rsidR="007F079D">
        <w:rPr>
          <w:rFonts w:ascii="Calibri" w:hAnsi="Calibri" w:cs="Calibri"/>
          <w:color w:val="000000" w:themeColor="text1"/>
        </w:rPr>
        <w:t xml:space="preserve">communities </w:t>
      </w:r>
      <w:r w:rsidR="00905D51">
        <w:rPr>
          <w:rFonts w:ascii="Calibri" w:hAnsi="Calibri" w:cs="Calibri"/>
          <w:color w:val="000000" w:themeColor="text1"/>
        </w:rPr>
        <w:t>are</w:t>
      </w:r>
      <w:r w:rsidR="007F079D">
        <w:rPr>
          <w:rFonts w:ascii="Calibri" w:hAnsi="Calibri" w:cs="Calibri"/>
          <w:color w:val="000000" w:themeColor="text1"/>
        </w:rPr>
        <w:t xml:space="preserv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w:t>
      </w:r>
      <w:r w:rsidR="00905D51">
        <w:rPr>
          <w:rFonts w:ascii="Calibri" w:hAnsi="Calibri" w:cs="Calibri"/>
          <w:color w:val="000000" w:themeColor="text1"/>
        </w:rPr>
        <w:t>thereby</w:t>
      </w:r>
      <w:r w:rsidR="00C91A73">
        <w:rPr>
          <w:rFonts w:ascii="Calibri" w:hAnsi="Calibri" w:cs="Calibri"/>
          <w:color w:val="000000" w:themeColor="text1"/>
        </w:rPr>
        <w:t>,</w:t>
      </w:r>
      <w:r w:rsidR="007F079D">
        <w:rPr>
          <w:rFonts w:ascii="Calibri" w:hAnsi="Calibri" w:cs="Calibri"/>
          <w:color w:val="000000" w:themeColor="text1"/>
        </w:rPr>
        <w:t xml:space="preserve"> </w:t>
      </w:r>
      <w:r w:rsidR="00905D51">
        <w:rPr>
          <w:rFonts w:ascii="Calibri" w:hAnsi="Calibri" w:cs="Calibri"/>
          <w:color w:val="000000" w:themeColor="text1"/>
        </w:rPr>
        <w:t xml:space="preserve">removing </w:t>
      </w:r>
      <w:r w:rsidR="007F079D">
        <w:rPr>
          <w:rFonts w:ascii="Calibri" w:hAnsi="Calibri" w:cs="Calibri"/>
          <w:color w:val="000000" w:themeColor="text1"/>
        </w:rPr>
        <w:t>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w:t>
      </w:r>
      <w:r w:rsidR="000F37A3">
        <w:rPr>
          <w:rFonts w:ascii="Calibri" w:hAnsi="Calibri" w:cs="Calibri"/>
          <w:color w:val="000000" w:themeColor="text1"/>
        </w:rPr>
        <w:t xml:space="preserve">Metagenomics and metatranscriptomics additionally allow </w:t>
      </w:r>
      <w:r w:rsidR="00816633">
        <w:rPr>
          <w:rFonts w:ascii="Calibri" w:hAnsi="Calibri" w:cs="Calibri"/>
          <w:color w:val="000000" w:themeColor="text1"/>
        </w:rPr>
        <w:t xml:space="preserve">researchers </w:t>
      </w:r>
      <w:r w:rsidR="000F37A3">
        <w:rPr>
          <w:rFonts w:ascii="Calibri" w:hAnsi="Calibri" w:cs="Calibri"/>
          <w:color w:val="000000" w:themeColor="text1"/>
        </w:rPr>
        <w:t xml:space="preserve">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w:t>
      </w:r>
      <w:r w:rsidR="00905D51">
        <w:rPr>
          <w:rFonts w:ascii="Calibri" w:hAnsi="Calibri" w:cs="Calibri"/>
          <w:color w:val="000000" w:themeColor="text1"/>
        </w:rPr>
        <w:t>deliver</w:t>
      </w:r>
      <w:r w:rsidR="000F37A3">
        <w:rPr>
          <w:rFonts w:ascii="Calibri" w:hAnsi="Calibri" w:cs="Calibri"/>
          <w:color w:val="000000" w:themeColor="text1"/>
        </w:rPr>
        <w:t xml:space="preserve"> further information about ecosystems. Recent studies address these advantages and </w:t>
      </w:r>
      <w:r w:rsidR="00FD6310">
        <w:rPr>
          <w:rFonts w:ascii="Calibri" w:hAnsi="Calibri" w:cs="Calibri"/>
          <w:color w:val="000000" w:themeColor="text1"/>
        </w:rPr>
        <w:t>their implementation</w:t>
      </w:r>
      <w:r w:rsidR="000F37A3">
        <w:rPr>
          <w:rFonts w:ascii="Calibri" w:hAnsi="Calibri" w:cs="Calibri"/>
          <w:color w:val="000000" w:themeColor="text1"/>
        </w:rPr>
        <w:t xml:space="preserve"> in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p>
    <w:p w14:paraId="36F4E72A" w14:textId="7AD9BA4D" w:rsidR="00485983" w:rsidRDefault="00745407" w:rsidP="00E66D82">
      <w:pPr>
        <w:spacing w:line="360" w:lineRule="auto"/>
        <w:ind w:firstLine="720"/>
        <w:jc w:val="both"/>
        <w:rPr>
          <w:rFonts w:ascii="Calibri" w:hAnsi="Calibri" w:cs="Calibri"/>
          <w:color w:val="000000" w:themeColor="text1"/>
        </w:rPr>
      </w:pPr>
      <w:r>
        <w:rPr>
          <w:rFonts w:ascii="Calibri" w:hAnsi="Calibri" w:cs="Calibri"/>
          <w:color w:val="000000" w:themeColor="text1"/>
        </w:rPr>
        <w:lastRenderedPageBreak/>
        <w:t>I</w:t>
      </w:r>
      <w:r w:rsidR="000E4B4D">
        <w:rPr>
          <w:rFonts w:ascii="Calibri" w:hAnsi="Calibri" w:cs="Calibri"/>
          <w:color w:val="000000" w:themeColor="text1"/>
        </w:rPr>
        <w:t>n this study,</w:t>
      </w:r>
      <w:r w:rsidR="00FE25F8">
        <w:rPr>
          <w:rFonts w:ascii="Calibri" w:hAnsi="Calibri" w:cs="Calibri"/>
          <w:color w:val="000000" w:themeColor="text1"/>
        </w:rPr>
        <w:t xml:space="preserve"> </w:t>
      </w:r>
      <w:r w:rsidR="00485983">
        <w:rPr>
          <w:rFonts w:ascii="Calibri" w:hAnsi="Calibri" w:cs="Calibri"/>
          <w:color w:val="000000" w:themeColor="text1"/>
        </w:rPr>
        <w:t xml:space="preserve">we </w:t>
      </w:r>
      <w:r>
        <w:rPr>
          <w:rFonts w:ascii="Calibri" w:hAnsi="Calibri" w:cs="Calibri"/>
          <w:color w:val="000000" w:themeColor="text1"/>
        </w:rPr>
        <w:t>compare</w:t>
      </w:r>
      <w:r w:rsidR="007645E2">
        <w:rPr>
          <w:rFonts w:ascii="Calibri" w:hAnsi="Calibri" w:cs="Calibri"/>
          <w:color w:val="000000" w:themeColor="text1"/>
        </w:rPr>
        <w:t xml:space="preserve"> </w:t>
      </w:r>
      <w:r>
        <w:rPr>
          <w:rFonts w:ascii="Calibri" w:hAnsi="Calibri" w:cs="Calibri"/>
          <w:color w:val="000000" w:themeColor="text1"/>
        </w:rPr>
        <w:t xml:space="preserve">metagenomics and </w:t>
      </w:r>
      <w:r w:rsidR="00FE1E32">
        <w:rPr>
          <w:rFonts w:ascii="Calibri" w:hAnsi="Calibri" w:cs="Calibri"/>
          <w:color w:val="000000" w:themeColor="text1"/>
        </w:rPr>
        <w:t xml:space="preserve">total RNA </w:t>
      </w:r>
      <w:r>
        <w:rPr>
          <w:rFonts w:ascii="Calibri" w:hAnsi="Calibri" w:cs="Calibri"/>
          <w:color w:val="000000" w:themeColor="text1"/>
        </w:rPr>
        <w:t xml:space="preserve">metatranscriptomics </w:t>
      </w:r>
      <w:r w:rsidR="00FE1E32">
        <w:rPr>
          <w:rFonts w:ascii="Calibri" w:hAnsi="Calibri" w:cs="Calibri"/>
          <w:color w:val="000000" w:themeColor="text1"/>
        </w:rPr>
        <w:t>(total RNA-Seq; metatranscriptomics without an mRNA enrichment step)</w:t>
      </w:r>
      <w:r w:rsidR="00905D51">
        <w:rPr>
          <w:rFonts w:ascii="Calibri" w:hAnsi="Calibri" w:cs="Calibri"/>
          <w:color w:val="000000" w:themeColor="text1"/>
        </w:rPr>
        <w:t xml:space="preserve"> </w:t>
      </w:r>
      <w:r w:rsidR="007645E2">
        <w:rPr>
          <w:rFonts w:ascii="Calibri" w:hAnsi="Calibri" w:cs="Calibri"/>
          <w:color w:val="000000" w:themeColor="text1"/>
        </w:rPr>
        <w:t>for taxonomic profiling.</w:t>
      </w:r>
      <w:r>
        <w:rPr>
          <w:rFonts w:ascii="Calibri" w:hAnsi="Calibri" w:cs="Calibri"/>
          <w:color w:val="000000" w:themeColor="text1"/>
        </w:rPr>
        <w:t xml:space="preserve"> The motivation for </w:t>
      </w:r>
      <w:r w:rsidR="00905D51">
        <w:rPr>
          <w:rFonts w:ascii="Calibri" w:hAnsi="Calibri" w:cs="Calibri"/>
          <w:color w:val="000000" w:themeColor="text1"/>
        </w:rPr>
        <w:t>such a</w:t>
      </w:r>
      <w:r>
        <w:rPr>
          <w:rFonts w:ascii="Calibri" w:hAnsi="Calibri" w:cs="Calibri"/>
          <w:color w:val="000000" w:themeColor="text1"/>
        </w:rPr>
        <w:t xml:space="preserve"> test </w:t>
      </w:r>
      <w:r w:rsidR="00905D51">
        <w:rPr>
          <w:rFonts w:ascii="Calibri" w:hAnsi="Calibri" w:cs="Calibri"/>
          <w:color w:val="000000" w:themeColor="text1"/>
        </w:rPr>
        <w:t>stems</w:t>
      </w:r>
      <w:r>
        <w:rPr>
          <w:rFonts w:ascii="Calibri" w:hAnsi="Calibri" w:cs="Calibri"/>
          <w:color w:val="000000" w:themeColor="text1"/>
        </w:rPr>
        <w:t xml:space="preserve"> from two potential advantages of metatranscriptomics over metagenomics.</w:t>
      </w:r>
      <w:r w:rsidR="00816633">
        <w:rPr>
          <w:rFonts w:ascii="Calibri" w:hAnsi="Calibri" w:cs="Calibri"/>
          <w:color w:val="000000" w:themeColor="text1"/>
        </w:rPr>
        <w:t xml:space="preserve"> </w:t>
      </w:r>
      <w:commentRangeStart w:id="25"/>
      <w:r w:rsidR="00816633">
        <w:rPr>
          <w:rFonts w:ascii="Calibri" w:hAnsi="Calibri" w:cs="Calibri"/>
          <w:color w:val="000000" w:themeColor="text1"/>
        </w:rPr>
        <w:t>*</w:t>
      </w:r>
      <w:commentRangeEnd w:id="25"/>
      <w:r w:rsidR="00816633">
        <w:rPr>
          <w:rStyle w:val="CommentReference"/>
        </w:rPr>
        <w:commentReference w:id="25"/>
      </w:r>
    </w:p>
    <w:p w14:paraId="32A28A81" w14:textId="59F2EFB9"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First, total RNA-Seq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w:t>
      </w:r>
      <w:r w:rsidR="00816633">
        <w:rPr>
          <w:rFonts w:ascii="Calibri" w:hAnsi="Calibri" w:cs="Calibri"/>
          <w:color w:val="000000" w:themeColor="text1"/>
        </w:rPr>
        <w:t>ribosomal RNA (</w:t>
      </w:r>
      <w:r>
        <w:rPr>
          <w:rFonts w:ascii="Calibri" w:hAnsi="Calibri" w:cs="Calibri"/>
          <w:color w:val="000000" w:themeColor="text1"/>
        </w:rPr>
        <w:t>rRNA</w:t>
      </w:r>
      <w:r w:rsidR="00816633">
        <w:rPr>
          <w:rFonts w:ascii="Calibri" w:hAnsi="Calibri" w:cs="Calibri"/>
          <w:color w:val="000000" w:themeColor="text1"/>
        </w:rPr>
        <w:t>)</w:t>
      </w:r>
      <w:r>
        <w:rPr>
          <w:rFonts w:ascii="Calibri" w:hAnsi="Calibri" w:cs="Calibri"/>
          <w:color w:val="000000" w:themeColor="text1"/>
        </w:rPr>
        <w:t xml:space="preserve">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barcodes </w:t>
      </w:r>
      <w:r w:rsidR="00816633">
        <w:t>for prokaryotes (</w:t>
      </w:r>
      <w:r w:rsidR="005F7CE5">
        <w:t>16S</w:t>
      </w:r>
      <w:r w:rsidR="00816633">
        <w:t xml:space="preserve">) and </w:t>
      </w:r>
      <w:r w:rsidR="00AA6DE3">
        <w:t xml:space="preserve">microbial </w:t>
      </w:r>
      <w:r w:rsidR="00816633">
        <w:t>eukaryotes (</w:t>
      </w:r>
      <w:r w:rsidR="005F7CE5">
        <w:t>18S and 28S rRNA</w:t>
      </w:r>
      <w:r w:rsidR="00816633">
        <w:t>)</w:t>
      </w:r>
      <w:r w:rsidR="005F7CE5">
        <w:t xml:space="preserve">, </w:t>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AA6DE3">
        <w:t xml:space="preserve">of total reads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w:t>
      </w:r>
      <w:r w:rsidR="002A772E">
        <w:rPr>
          <w:rFonts w:ascii="Calibri" w:hAnsi="Calibri" w:cs="Calibri"/>
          <w:color w:val="000000" w:themeColor="text1"/>
        </w:rPr>
        <w:t xml:space="preserve">most </w:t>
      </w:r>
      <w:r w:rsidR="005F7CE5">
        <w:rPr>
          <w:rFonts w:ascii="Calibri" w:hAnsi="Calibri" w:cs="Calibri"/>
          <w:color w:val="000000" w:themeColor="text1"/>
        </w:rPr>
        <w:t xml:space="preserve">other parts of the genome. </w:t>
      </w:r>
      <w:r w:rsidR="00905D51">
        <w:rPr>
          <w:rFonts w:ascii="Calibri" w:hAnsi="Calibri" w:cs="Calibri"/>
          <w:color w:val="000000" w:themeColor="text1"/>
        </w:rPr>
        <w:t xml:space="preserve">In theory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r w:rsidR="00412A85">
        <w:rPr>
          <w:rFonts w:ascii="Calibri" w:hAnsi="Calibri" w:cs="Calibri"/>
          <w:color w:val="000000" w:themeColor="text1"/>
        </w:rPr>
        <w:t xml:space="preserve">sequencing </w:t>
      </w:r>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412A85">
        <w:rPr>
          <w:rFonts w:ascii="Calibri" w:hAnsi="Calibri" w:cs="Calibri"/>
          <w:color w:val="000000" w:themeColor="text1"/>
        </w:rPr>
        <w:t xml:space="preserve">microbial </w:t>
      </w:r>
      <w:r w:rsidR="003561B3">
        <w:rPr>
          <w:rFonts w:ascii="Calibri" w:hAnsi="Calibri" w:cs="Calibri"/>
          <w:color w:val="000000" w:themeColor="text1"/>
        </w:rPr>
        <w:t xml:space="preserve">barcodes </w:t>
      </w:r>
      <w:r w:rsidR="00905D51">
        <w:rPr>
          <w:rFonts w:ascii="Calibri" w:hAnsi="Calibri" w:cs="Calibri"/>
          <w:color w:val="000000" w:themeColor="text1"/>
        </w:rPr>
        <w:t xml:space="preserve">in </w:t>
      </w:r>
      <w:r w:rsidR="003561B3">
        <w:rPr>
          <w:rFonts w:ascii="Calibri" w:hAnsi="Calibri" w:cs="Calibri"/>
          <w:color w:val="000000" w:themeColor="text1"/>
        </w:rPr>
        <w:t>compar</w:t>
      </w:r>
      <w:r w:rsidR="00905D51">
        <w:rPr>
          <w:rFonts w:ascii="Calibri" w:hAnsi="Calibri" w:cs="Calibri"/>
          <w:color w:val="000000" w:themeColor="text1"/>
        </w:rPr>
        <w:t>ison with</w:t>
      </w:r>
      <w:r w:rsidR="003561B3">
        <w:rPr>
          <w:rFonts w:ascii="Calibri" w:hAnsi="Calibri" w:cs="Calibri"/>
          <w:color w:val="000000" w:themeColor="text1"/>
        </w:rPr>
        <w:t xml:space="preserve"> metagenomics, which </w:t>
      </w:r>
      <w:r w:rsidR="00E3201C">
        <w:rPr>
          <w:rFonts w:ascii="Calibri" w:hAnsi="Calibri" w:cs="Calibri"/>
          <w:color w:val="000000" w:themeColor="text1"/>
        </w:rPr>
        <w:t>might</w:t>
      </w:r>
      <w:r w:rsidR="003561B3">
        <w:rPr>
          <w:rFonts w:ascii="Calibri" w:hAnsi="Calibri" w:cs="Calibri"/>
          <w:color w:val="000000" w:themeColor="text1"/>
        </w:rPr>
        <w:t xml:space="preserve"> allow for more </w:t>
      </w:r>
      <w:commentRangeStart w:id="26"/>
      <w:commentRangeStart w:id="27"/>
      <w:commentRangeStart w:id="28"/>
      <w:r w:rsidR="003561B3">
        <w:rPr>
          <w:rFonts w:ascii="Calibri" w:hAnsi="Calibri" w:cs="Calibri"/>
          <w:color w:val="000000" w:themeColor="text1"/>
        </w:rPr>
        <w:t xml:space="preserve">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commentRangeEnd w:id="26"/>
      <w:r w:rsidR="001C1B47">
        <w:rPr>
          <w:rStyle w:val="CommentReference"/>
        </w:rPr>
        <w:commentReference w:id="26"/>
      </w:r>
      <w:commentRangeEnd w:id="27"/>
      <w:r w:rsidR="00412A85">
        <w:rPr>
          <w:rStyle w:val="CommentReference"/>
        </w:rPr>
        <w:commentReference w:id="27"/>
      </w:r>
      <w:commentRangeEnd w:id="28"/>
      <w:r w:rsidR="002A772E">
        <w:rPr>
          <w:rStyle w:val="CommentReference"/>
        </w:rPr>
        <w:commentReference w:id="28"/>
      </w:r>
      <w:r w:rsidR="003561B3">
        <w:rPr>
          <w:rFonts w:ascii="Calibri" w:hAnsi="Calibri" w:cs="Calibri"/>
          <w:color w:val="000000" w:themeColor="text1"/>
        </w:rPr>
        <w:t>.</w:t>
      </w:r>
    </w:p>
    <w:p w14:paraId="1FE6C3D5" w14:textId="4F441C2A" w:rsidR="00D510FC" w:rsidRDefault="006E6787" w:rsidP="00D510FC">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w:t>
      </w:r>
      <w:r w:rsidR="00B261CC">
        <w:t>not only the active part of a community</w:t>
      </w:r>
      <w:r>
        <w:t xml:space="preserve"> </w:t>
      </w:r>
      <w:r w:rsidR="00B261CC">
        <w:t>but also</w:t>
      </w:r>
      <w:r>
        <w:t xml:space="preserve"> DNA of dead and/or inactive cells and extracellular DNA, which can make up </w:t>
      </w:r>
      <w:r w:rsidR="0027444D">
        <w:t>40-90%</w:t>
      </w:r>
      <w:r>
        <w:t xml:space="preserve"> of </w:t>
      </w:r>
      <w:r w:rsidR="0027444D">
        <w:t xml:space="preserve">the </w:t>
      </w:r>
      <w:r w:rsidR="00B261CC">
        <w:t xml:space="preserve">total </w:t>
      </w:r>
      <w:r>
        <w:t xml:space="preserve">DNA </w:t>
      </w:r>
      <w:r w:rsidR="0027444D">
        <w:t>pool</w:t>
      </w:r>
      <w:r>
        <w:t xml:space="preserve">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xml:space="preserve">. </w:t>
      </w:r>
      <w:r w:rsidR="00EA46EB">
        <w:t>Consequently, metatranscriptomics might</w:t>
      </w:r>
      <w:r>
        <w:t xml:space="preserve"> </w:t>
      </w:r>
      <w:r w:rsidR="00EA46EB">
        <w:t xml:space="preserve">generate more relevant information </w:t>
      </w:r>
      <w:r>
        <w:t xml:space="preserve">for ecological assessments as it reflects the portion of the community that is </w:t>
      </w:r>
      <w:r w:rsidR="00EA46EB">
        <w:t xml:space="preserve">actively </w:t>
      </w:r>
      <w:r>
        <w:t>interacting with the environment and therefore</w:t>
      </w:r>
      <w:r w:rsidR="00F837C3">
        <w:t xml:space="preserve"> </w:t>
      </w:r>
      <w:r w:rsidR="00EA46EB">
        <w:t xml:space="preserve">might better </w:t>
      </w:r>
      <w:r>
        <w:t>reflect environmental conditions</w:t>
      </w:r>
      <w:r w:rsidR="00597031">
        <w:t xml:space="preserve"> </w:t>
      </w:r>
      <w:r w:rsidR="00D510FC">
        <w:t>(</w:t>
      </w:r>
      <w:commentRangeStart w:id="29"/>
      <w:commentRangeStart w:id="30"/>
      <w:r w:rsidR="00D510FC">
        <w:t>REF</w:t>
      </w:r>
      <w:commentRangeEnd w:id="29"/>
      <w:r w:rsidR="00D510FC">
        <w:rPr>
          <w:rStyle w:val="CommentReference"/>
        </w:rPr>
        <w:commentReference w:id="29"/>
      </w:r>
      <w:commentRangeEnd w:id="30"/>
      <w:r w:rsidR="00D510FC">
        <w:rPr>
          <w:rStyle w:val="CommentReference"/>
        </w:rPr>
        <w:commentReference w:id="30"/>
      </w:r>
      <w:r w:rsidR="00D510FC">
        <w:t>).</w:t>
      </w:r>
    </w:p>
    <w:p w14:paraId="08C58C99" w14:textId="77777777" w:rsidR="00BC3432" w:rsidRDefault="00BC3432" w:rsidP="00E05CD2">
      <w:pPr>
        <w:spacing w:line="360" w:lineRule="auto"/>
        <w:ind w:firstLine="720"/>
        <w:jc w:val="both"/>
      </w:pPr>
    </w:p>
    <w:p w14:paraId="308903F1" w14:textId="6CC059F5" w:rsidR="0099336C" w:rsidRDefault="00187B29" w:rsidP="00E05CD2">
      <w:pPr>
        <w:spacing w:line="360" w:lineRule="auto"/>
        <w:ind w:firstLine="576"/>
        <w:jc w:val="both"/>
      </w:pPr>
      <w:commentRangeStart w:id="31"/>
      <w:r>
        <w:t xml:space="preserve">To compare the performances of metagenomics and total RNA-Seq </w:t>
      </w:r>
      <w:commentRangeEnd w:id="31"/>
      <w:r>
        <w:rPr>
          <w:rStyle w:val="CommentReference"/>
        </w:rPr>
        <w:commentReference w:id="31"/>
      </w:r>
      <w:r w:rsidR="00E97D19">
        <w:t xml:space="preserve">in taxonomic profiling </w:t>
      </w:r>
      <w:r w:rsidR="009459B5">
        <w:t>accuracy</w:t>
      </w:r>
      <w:r w:rsidR="00A819B8">
        <w:t>, w</w:t>
      </w:r>
      <w:r w:rsidR="0049163C">
        <w:t xml:space="preserve">e applied </w:t>
      </w:r>
      <w:r>
        <w:t>these techniques</w:t>
      </w:r>
      <w:r w:rsidR="00A819B8">
        <w:t xml:space="preserve"> </w:t>
      </w:r>
      <w:r w:rsidR="00905D51">
        <w:t xml:space="preserve">on </w:t>
      </w:r>
      <w:r w:rsidR="00111265">
        <w:t xml:space="preserve">two </w:t>
      </w:r>
      <w:r w:rsidR="005F4FAF">
        <w:t>sample sets</w:t>
      </w:r>
      <w:r w:rsidR="00111265">
        <w:t xml:space="preserve">: 1) </w:t>
      </w:r>
      <w:r w:rsidR="0049163C">
        <w:t>a commercially available microbial mock community</w:t>
      </w:r>
      <w:r>
        <w:t xml:space="preserve"> consisting of </w:t>
      </w:r>
      <w:r w:rsidRPr="00EC6348">
        <w:t>eight bacteria</w:t>
      </w:r>
      <w:r>
        <w:t>l</w:t>
      </w:r>
      <w:r w:rsidRPr="00EC6348">
        <w:t xml:space="preserve"> and </w:t>
      </w:r>
      <w:r>
        <w:t>two</w:t>
      </w:r>
      <w:r w:rsidRPr="00EC6348">
        <w:t xml:space="preserve"> yeast</w:t>
      </w:r>
      <w:r>
        <w:t xml:space="preserve"> species at log-distributed abundances</w:t>
      </w:r>
      <w:r w:rsidR="007241CF">
        <w:t>,</w:t>
      </w:r>
      <w:r w:rsidR="0049163C">
        <w:t xml:space="preserve"> </w:t>
      </w:r>
      <w:r w:rsidR="00A819B8">
        <w:t xml:space="preserve">and </w:t>
      </w:r>
      <w:r w:rsidR="00111265">
        <w:t>2)</w:t>
      </w:r>
      <w:r w:rsidR="005D766B">
        <w:t xml:space="preserve"> </w:t>
      </w:r>
      <w:r>
        <w:t xml:space="preserve">a </w:t>
      </w:r>
      <w:r w:rsidR="00414D8B">
        <w:t>display</w:t>
      </w:r>
      <w:r w:rsidR="00A819B8">
        <w:t xml:space="preserve"> tank water sample</w:t>
      </w:r>
      <w:r w:rsidR="00111265">
        <w:t xml:space="preserve"> </w:t>
      </w:r>
      <w:r w:rsidR="005F4FAF">
        <w:t>to</w:t>
      </w:r>
      <w:r w:rsidR="00111265">
        <w:t xml:space="preserve"> </w:t>
      </w:r>
      <w:r w:rsidR="00EC6348">
        <w:t>simulate</w:t>
      </w:r>
      <w:r w:rsidR="00111265">
        <w:t xml:space="preserve"> environmental </w:t>
      </w:r>
      <w:r w:rsidR="005D766B">
        <w:t xml:space="preserve">freshwater </w:t>
      </w:r>
      <w:r w:rsidR="00111265">
        <w:t>sampling</w:t>
      </w:r>
      <w:r w:rsidR="00A819B8">
        <w:t xml:space="preserve">. </w:t>
      </w:r>
      <w:r w:rsidR="00596CFB">
        <w:t>In addition, we</w:t>
      </w:r>
      <w:r w:rsidR="00846409">
        <w:t xml:space="preserve"> applied </w:t>
      </w:r>
      <w:r>
        <w:t xml:space="preserve">and compared </w:t>
      </w:r>
      <w:r w:rsidR="00846409">
        <w:t xml:space="preserve">a </w:t>
      </w:r>
      <w:r w:rsidR="005D766B">
        <w:t xml:space="preserve">broad </w:t>
      </w:r>
      <w:r w:rsidR="00846409">
        <w:t xml:space="preserve">variety of </w:t>
      </w:r>
      <w:r w:rsidR="005D766B">
        <w:t xml:space="preserve">common </w:t>
      </w:r>
      <w:r w:rsidR="00846409">
        <w:t xml:space="preserve">bioinformatic processing </w:t>
      </w:r>
      <w:r w:rsidR="00BC3432">
        <w:t xml:space="preserve">and analysis </w:t>
      </w:r>
      <w:r w:rsidR="00527311">
        <w:t>programs</w:t>
      </w:r>
      <w:r w:rsidR="00846409">
        <w:t xml:space="preserve"> </w:t>
      </w:r>
      <w:r w:rsidR="00A819B8">
        <w:t xml:space="preserve">to both metagenomics and total </w:t>
      </w:r>
      <w:r w:rsidR="00D62ED7">
        <w:t>RNA-Seq</w:t>
      </w:r>
      <w:r w:rsidR="00A819B8">
        <w:t xml:space="preserve"> data</w:t>
      </w:r>
      <w:r w:rsidR="00111265">
        <w:t xml:space="preserve"> of </w:t>
      </w:r>
      <w:proofErr w:type="gramStart"/>
      <w:r w:rsidR="00111265">
        <w:t>both</w:t>
      </w:r>
      <w:proofErr w:type="gramEnd"/>
      <w:r w:rsidR="00111265">
        <w:t xml:space="preserve"> sample sets</w:t>
      </w:r>
      <w:r w:rsidR="00BC3432">
        <w:t xml:space="preserve"> to test </w:t>
      </w:r>
      <w:r w:rsidR="005F7CE5">
        <w:t xml:space="preserve">the </w:t>
      </w:r>
      <w:r w:rsidR="00BC3432">
        <w:t xml:space="preserve">impact </w:t>
      </w:r>
      <w:r w:rsidR="005D766B">
        <w:t xml:space="preserve">of these </w:t>
      </w:r>
      <w:r w:rsidR="00527311">
        <w:t>programs</w:t>
      </w:r>
      <w:r w:rsidR="005D766B">
        <w:t xml:space="preserve"> </w:t>
      </w:r>
      <w:r w:rsidR="00BC3432">
        <w:t>on taxonomic profiling accuracy</w:t>
      </w:r>
      <w:r w:rsidR="009F6CC0">
        <w:t>.</w:t>
      </w:r>
      <w:r w:rsidR="005F4FAF">
        <w:t xml:space="preserve"> We generated a pipeline for each </w:t>
      </w:r>
      <w:r w:rsidR="005F4FAF">
        <w:lastRenderedPageBreak/>
        <w:t xml:space="preserve">combination of bioinformatics </w:t>
      </w:r>
      <w:r w:rsidR="00527311">
        <w:t>programs</w:t>
      </w:r>
      <w:r>
        <w:t xml:space="preserve"> (= 1</w:t>
      </w:r>
      <w:r w:rsidR="00F02724">
        <w:t>,</w:t>
      </w:r>
      <w:r>
        <w:t>536 pipelines in total)</w:t>
      </w:r>
      <w:r w:rsidR="005F4FAF">
        <w:t xml:space="preserve">, and we refer to </w:t>
      </w:r>
      <w:r>
        <w:t>each</w:t>
      </w:r>
      <w:r w:rsidR="005F4FAF">
        <w:t xml:space="preserve"> combination of pipeline and sample type (metagenomics or total RNA-Seq) as </w:t>
      </w:r>
      <w:r>
        <w:t xml:space="preserve">a </w:t>
      </w:r>
      <w:r w:rsidR="005F4FAF">
        <w:t>workflow.</w:t>
      </w:r>
      <w:r w:rsidR="0099336C">
        <w:t xml:space="preserve"> Ultimately, we tested 1,536 pipelines on </w:t>
      </w:r>
      <w:r w:rsidR="00F02724">
        <w:t xml:space="preserve">each sample </w:t>
      </w:r>
      <w:r w:rsidR="0099336C">
        <w:t>type, leading to 3,072 workflows</w:t>
      </w:r>
      <w:r w:rsidR="00F02724">
        <w:t xml:space="preserve"> that were applied to each sample set (mock community and display tank)</w:t>
      </w:r>
      <w:r w:rsidR="0099336C">
        <w:t>.</w:t>
      </w:r>
    </w:p>
    <w:p w14:paraId="4CB62AC7" w14:textId="50EB7C08" w:rsidR="00A30EC5" w:rsidRDefault="00905D51" w:rsidP="00A30EC5">
      <w:pPr>
        <w:spacing w:line="360" w:lineRule="auto"/>
        <w:ind w:firstLine="576"/>
        <w:jc w:val="both"/>
      </w:pPr>
      <w:r>
        <w:t>Our study had</w:t>
      </w:r>
      <w:r w:rsidR="00B64D5B">
        <w:t xml:space="preserve"> two objectives: </w:t>
      </w:r>
      <w:r w:rsidR="005C6BE4">
        <w:t>a</w:t>
      </w:r>
      <w:r w:rsidR="00B64D5B">
        <w:t xml:space="preserve">) </w:t>
      </w:r>
      <w:r w:rsidR="00A30EC5">
        <w:t>statistically evaluat</w:t>
      </w:r>
      <w:r w:rsidR="005C6BE4">
        <w:t>ing</w:t>
      </w:r>
      <w:r w:rsidR="00A30EC5">
        <w:t xml:space="preserve"> the </w:t>
      </w:r>
      <w:r w:rsidR="00272007">
        <w:t xml:space="preserve">taxonomic profiling </w:t>
      </w:r>
      <w:r w:rsidR="00A30EC5">
        <w:t xml:space="preserve">performance of our </w:t>
      </w:r>
      <w:r w:rsidR="00187B29">
        <w:t>3</w:t>
      </w:r>
      <w:r w:rsidR="009F4F96">
        <w:t>,</w:t>
      </w:r>
      <w:r w:rsidR="00187B29">
        <w:t>07</w:t>
      </w:r>
      <w:r w:rsidR="009F4F96">
        <w:t>2</w:t>
      </w:r>
      <w:r w:rsidR="00187B29">
        <w:t xml:space="preserve"> </w:t>
      </w:r>
      <w:r w:rsidR="00A30EC5">
        <w:t xml:space="preserve">workflows </w:t>
      </w:r>
      <w:r>
        <w:t xml:space="preserve">for </w:t>
      </w:r>
      <w:r w:rsidR="00A30EC5">
        <w:t>the mock community</w:t>
      </w:r>
      <w:r w:rsidR="00187B29">
        <w:t xml:space="preserve"> in terms of </w:t>
      </w:r>
      <w:r w:rsidR="00272007">
        <w:t>accuracy and precision</w:t>
      </w:r>
      <w:r w:rsidR="002C6EB8">
        <w:t xml:space="preserve">, and </w:t>
      </w:r>
      <w:r w:rsidR="005C6BE4">
        <w:t>b</w:t>
      </w:r>
      <w:r w:rsidR="002C6EB8">
        <w:t>) compar</w:t>
      </w:r>
      <w:r w:rsidR="005C6BE4">
        <w:t>ing</w:t>
      </w:r>
      <w:r w:rsidR="002C6EB8">
        <w:t xml:space="preserve"> the performanc</w:t>
      </w:r>
      <w:r w:rsidR="00CE5E45">
        <w:t>e</w:t>
      </w:r>
      <w:r w:rsidR="005C6BE4">
        <w:t xml:space="preserve"> </w:t>
      </w:r>
      <w:r w:rsidR="00527311">
        <w:t xml:space="preserve">of workflows </w:t>
      </w:r>
      <w:r w:rsidR="002C6EB8">
        <w:t xml:space="preserve">between the two sample sets (mock community and </w:t>
      </w:r>
      <w:r w:rsidR="00414D8B">
        <w:t>display</w:t>
      </w:r>
      <w:r w:rsidR="002C6EB8">
        <w:t xml:space="preserve"> tank)</w:t>
      </w:r>
      <w:r w:rsidR="00272007">
        <w:t xml:space="preserve"> by </w:t>
      </w:r>
      <w:r w:rsidR="004A70C5">
        <w:t>evaluating</w:t>
      </w:r>
      <w:r w:rsidR="00272007">
        <w:t xml:space="preserve"> the precision conservation between workflows applied to both sample sets</w:t>
      </w:r>
      <w:r w:rsidR="002C6EB8">
        <w:t>.</w:t>
      </w:r>
    </w:p>
    <w:p w14:paraId="6C0F552B" w14:textId="10274B4C" w:rsidR="005D766B" w:rsidRDefault="00905D51" w:rsidP="00CE5E45">
      <w:pPr>
        <w:spacing w:line="360" w:lineRule="auto"/>
        <w:ind w:firstLine="576"/>
        <w:jc w:val="both"/>
      </w:pPr>
      <w:r>
        <w:t>This enabled us</w:t>
      </w:r>
      <w:r w:rsidR="005C6BE4">
        <w:t xml:space="preserve"> to determine if metagenomics or total RNA-Seq performed better in terms of taxonomic profiling. Furthermore, we </w:t>
      </w:r>
      <w:r>
        <w:t xml:space="preserve">were able to </w:t>
      </w:r>
      <w:r w:rsidR="005C6BE4">
        <w:t xml:space="preserve">identify </w:t>
      </w:r>
      <w:r w:rsidR="003D0719">
        <w:t xml:space="preserve">both accurate and biased pipelines. Based on </w:t>
      </w:r>
      <w:r>
        <w:t xml:space="preserve">our </w:t>
      </w:r>
      <w:r w:rsidR="003D0719">
        <w:t xml:space="preserve">results, we </w:t>
      </w:r>
      <w:r>
        <w:t xml:space="preserve">can recommend </w:t>
      </w:r>
      <w:r w:rsidR="00CE5E45">
        <w:t>a</w:t>
      </w:r>
      <w:r w:rsidR="003D0719">
        <w:t xml:space="preserve"> workflow </w:t>
      </w:r>
      <w:r w:rsidR="00CE5E45">
        <w:t>that performs well for</w:t>
      </w:r>
      <w:r w:rsidR="003D0719">
        <w:t xml:space="preserve"> taxonomic profiling of microbial communities</w:t>
      </w:r>
      <w:r w:rsidR="00CE5E45">
        <w:t xml:space="preserve"> in different sample sets.</w:t>
      </w:r>
      <w:r w:rsidR="005D766B">
        <w:br w:type="page"/>
      </w:r>
    </w:p>
    <w:p w14:paraId="2F6CE8C1" w14:textId="2021CC94" w:rsidR="002B753B" w:rsidRDefault="003124FC" w:rsidP="001B2FBE">
      <w:pPr>
        <w:pStyle w:val="Heading1"/>
      </w:pPr>
      <w:r>
        <w:lastRenderedPageBreak/>
        <w:t>Methods:</w:t>
      </w:r>
    </w:p>
    <w:p w14:paraId="08976AD1" w14:textId="5B21F032" w:rsidR="000D17B1" w:rsidRDefault="000D17B1" w:rsidP="000D17B1">
      <w:pPr>
        <w:pStyle w:val="ListParagraph"/>
        <w:numPr>
          <w:ilvl w:val="0"/>
          <w:numId w:val="2"/>
        </w:numPr>
        <w:rPr>
          <w:highlight w:val="yellow"/>
        </w:rPr>
      </w:pPr>
      <w:commentRangeStart w:id="32"/>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32"/>
      <w:r w:rsidR="003E4165">
        <w:rPr>
          <w:rStyle w:val="CommentReference"/>
        </w:rPr>
        <w:commentReference w:id="32"/>
      </w:r>
    </w:p>
    <w:p w14:paraId="4008A41A" w14:textId="7FFC14FC" w:rsidR="00922AC1" w:rsidRPr="002A4F7E" w:rsidRDefault="002A4F7E" w:rsidP="002A4F7E">
      <w:r w:rsidRPr="002A4F7E">
        <w:t xml:space="preserve">The study </w:t>
      </w:r>
      <w:r w:rsidR="00E80077">
        <w:t>design</w:t>
      </w:r>
      <w:r w:rsidRPr="002A4F7E">
        <w:t xml:space="preserve"> is summarized in Fig. 1</w:t>
      </w:r>
      <w:r w:rsidR="00E80077">
        <w:t xml:space="preserve"> and further details are given in the following.</w:t>
      </w:r>
    </w:p>
    <w:p w14:paraId="4BB20C87" w14:textId="77777777" w:rsidR="000D17B1" w:rsidRPr="000D17B1" w:rsidRDefault="000D17B1" w:rsidP="000D17B1"/>
    <w:p w14:paraId="786F6FBE" w14:textId="031154D6" w:rsidR="007F3E17" w:rsidRDefault="002D621A" w:rsidP="007F3E17">
      <w:pPr>
        <w:keepNext/>
        <w:spacing w:line="360" w:lineRule="auto"/>
      </w:pPr>
      <w:r>
        <w:rPr>
          <w:noProof/>
        </w:rPr>
        <w:drawing>
          <wp:inline distT="0" distB="0" distL="0" distR="0" wp14:anchorId="4AF04FA9" wp14:editId="14B623F6">
            <wp:extent cx="3511329" cy="6287210"/>
            <wp:effectExtent l="0" t="0" r="0" b="0"/>
            <wp:docPr id="7" name="Picture 7" descr="A picture containing text, toiletry, skin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toiletry, skin cre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3120" cy="6290417"/>
                    </a:xfrm>
                    <a:prstGeom prst="rect">
                      <a:avLst/>
                    </a:prstGeom>
                  </pic:spPr>
                </pic:pic>
              </a:graphicData>
            </a:graphic>
          </wp:inline>
        </w:drawing>
      </w:r>
    </w:p>
    <w:p w14:paraId="558708F7" w14:textId="504B74A6" w:rsidR="00B35292" w:rsidRDefault="007F3E17" w:rsidP="00B35292">
      <w:pPr>
        <w:pStyle w:val="Caption"/>
      </w:pPr>
      <w:r>
        <w:t xml:space="preserve">Figure </w:t>
      </w:r>
      <w:fldSimple w:instr=" SEQ Figure \* ARABIC ">
        <w:r w:rsidR="000813BC">
          <w:rPr>
            <w:noProof/>
          </w:rPr>
          <w:t>1</w:t>
        </w:r>
      </w:fldSimple>
      <w:r>
        <w:t xml:space="preserve">: </w:t>
      </w:r>
      <w:r w:rsidR="00B35292">
        <w:t xml:space="preserve">Summary of the study design. </w:t>
      </w:r>
      <w:r w:rsidR="00F607FF">
        <w:t xml:space="preserve">Two sample sets </w:t>
      </w:r>
      <w:r w:rsidR="00B35292">
        <w:t xml:space="preserve">were obtained by </w:t>
      </w:r>
      <w:r w:rsidR="00F607FF">
        <w:t xml:space="preserve">1) </w:t>
      </w:r>
      <w:r w:rsidR="00B35292">
        <w:t xml:space="preserve">mixing a commercial </w:t>
      </w:r>
      <w:r w:rsidR="00F607FF">
        <w:t>microbial mock community with water and 2) taking a water sample from a display tank</w:t>
      </w:r>
      <w:r w:rsidR="00E80077">
        <w:t>, which</w:t>
      </w:r>
      <w:r w:rsidR="00F607FF">
        <w:t xml:space="preserve"> contain</w:t>
      </w:r>
      <w:r w:rsidR="00E80077">
        <w:t>ed</w:t>
      </w:r>
      <w:r w:rsidR="00F607FF">
        <w:t xml:space="preserve"> fish, crustaceans, molluscs, </w:t>
      </w:r>
      <w:r w:rsidR="001C3106">
        <w:t>macrophytes</w:t>
      </w:r>
      <w:r w:rsidR="00F607FF">
        <w:t xml:space="preserve">, and an established microbial community. Three replicates per sample set were generated and </w:t>
      </w:r>
      <w:commentRangeStart w:id="33"/>
      <w:r w:rsidR="00F607FF">
        <w:t>filtered through 0.2 µm filter</w:t>
      </w:r>
      <w:r w:rsidR="00EF0141">
        <w:t>s</w:t>
      </w:r>
      <w:commentRangeEnd w:id="33"/>
      <w:r w:rsidR="00E80077">
        <w:rPr>
          <w:rStyle w:val="CommentReference"/>
          <w:i w:val="0"/>
          <w:iCs w:val="0"/>
          <w:color w:val="auto"/>
        </w:rPr>
        <w:commentReference w:id="33"/>
      </w:r>
      <w:r w:rsidR="00F607FF">
        <w:t xml:space="preserve">. </w:t>
      </w:r>
      <w:r w:rsidR="00F607FF">
        <w:lastRenderedPageBreak/>
        <w:t xml:space="preserve">DNA and RNA were extracted in parallel and shotgun sequenced on the same </w:t>
      </w:r>
      <w:proofErr w:type="spellStart"/>
      <w:r w:rsidR="00F607FF">
        <w:t>MiSeq</w:t>
      </w:r>
      <w:proofErr w:type="spellEnd"/>
      <w:r w:rsidR="00F607FF">
        <w:t xml:space="preserve"> run</w:t>
      </w:r>
      <w:r w:rsidR="00F02724">
        <w:t>, representing two sample types (metagenomics</w:t>
      </w:r>
      <w:r w:rsidR="00EF0141">
        <w:t xml:space="preserve"> and</w:t>
      </w:r>
      <w:r w:rsidR="00F02724">
        <w:t xml:space="preserve"> total RNA-Seq)</w:t>
      </w:r>
      <w:r w:rsidR="00F607FF">
        <w:t>. The sequencing data</w:t>
      </w:r>
      <w:r w:rsidR="00F02724">
        <w:t xml:space="preserve"> </w:t>
      </w:r>
      <w:r w:rsidR="00F607FF">
        <w:t xml:space="preserve">was processed </w:t>
      </w:r>
      <w:r w:rsidR="00F02724">
        <w:t xml:space="preserve">using 1,536 pipelines </w:t>
      </w:r>
      <w:r w:rsidR="00F607FF">
        <w:t>as shown in Fig. 2</w:t>
      </w:r>
      <w:r w:rsidR="00F02724">
        <w:t xml:space="preserve">. Each combination of pipeline and sample type is referred to as a workflow, </w:t>
      </w:r>
      <w:r w:rsidR="00F607FF">
        <w:t>resulting in</w:t>
      </w:r>
      <w:r w:rsidR="0099336C">
        <w:t xml:space="preserve"> </w:t>
      </w:r>
      <w:r w:rsidR="001149B6">
        <w:t>3,072</w:t>
      </w:r>
      <w:r w:rsidR="0099336C">
        <w:t xml:space="preserve"> </w:t>
      </w:r>
      <w:r w:rsidR="00F02724">
        <w:t xml:space="preserve">workflows that were applied to both </w:t>
      </w:r>
      <w:r w:rsidR="00F607FF">
        <w:t>sample set</w:t>
      </w:r>
      <w:r w:rsidR="00F02724">
        <w:t>s</w:t>
      </w:r>
      <w:r w:rsidR="00F607FF">
        <w:t>. These were statistically evaluated by</w:t>
      </w:r>
      <w:r w:rsidR="00E80077">
        <w:t xml:space="preserve"> 1)</w:t>
      </w:r>
      <w:r w:rsidR="00F607FF">
        <w:t xml:space="preserve"> </w:t>
      </w:r>
      <w:r w:rsidR="00E80077">
        <w:t>estimating</w:t>
      </w:r>
      <w:r w:rsidR="00F607FF">
        <w:t xml:space="preserve"> the accuracy and precision for the mock community </w:t>
      </w:r>
      <w:r w:rsidR="00E80077">
        <w:t xml:space="preserve">sample set and heuristically determining the workflows that were closest to the optimal performance, </w:t>
      </w:r>
      <w:r w:rsidR="00F607FF">
        <w:t xml:space="preserve">and </w:t>
      </w:r>
      <w:r w:rsidR="00E80077">
        <w:t xml:space="preserve">2) estimating </w:t>
      </w:r>
      <w:r w:rsidR="00F607FF">
        <w:t>the</w:t>
      </w:r>
      <w:r w:rsidR="00F607FF" w:rsidRPr="00F607FF">
        <w:t xml:space="preserve"> </w:t>
      </w:r>
      <w:r w:rsidR="00F607FF">
        <w:t>precision conservation between</w:t>
      </w:r>
      <w:r w:rsidR="00E80077">
        <w:t xml:space="preserve"> </w:t>
      </w:r>
      <w:proofErr w:type="gramStart"/>
      <w:r w:rsidR="00E80077">
        <w:t>both</w:t>
      </w:r>
      <w:proofErr w:type="gramEnd"/>
      <w:r w:rsidR="00E80077">
        <w:t xml:space="preserve"> sample sets</w:t>
      </w:r>
      <w:r w:rsidR="00F607FF">
        <w:t xml:space="preserve"> </w:t>
      </w:r>
      <w:r w:rsidR="00E80077">
        <w:t xml:space="preserve">for these optimal performing </w:t>
      </w:r>
      <w:r w:rsidR="00F607FF">
        <w:t>workflows.</w:t>
      </w:r>
    </w:p>
    <w:p w14:paraId="661EBD3D" w14:textId="386FD3A8" w:rsidR="007F3E17" w:rsidRDefault="007F3E17" w:rsidP="007F3E17">
      <w:pPr>
        <w:pStyle w:val="Caption"/>
      </w:pP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02CB5BD1" w:rsidR="00EC6348" w:rsidRPr="00EC6348" w:rsidRDefault="00D71A65" w:rsidP="00205CCC">
      <w:pPr>
        <w:spacing w:line="360" w:lineRule="auto"/>
        <w:ind w:firstLine="720"/>
        <w:jc w:val="both"/>
      </w:pPr>
      <w:r>
        <w:t xml:space="preserve">For this study we used a commercially available </w:t>
      </w:r>
      <w:r w:rsidR="00EC6348">
        <w:t xml:space="preserve">microbial </w:t>
      </w:r>
      <w:r w:rsidR="00EC6348" w:rsidRPr="00EC6348">
        <w:t>mock community</w:t>
      </w:r>
      <w:r w:rsidR="008F49B7">
        <w:t xml:space="preserve"> </w:t>
      </w:r>
      <w:r>
        <w:t>(</w:t>
      </w:r>
      <w:proofErr w:type="spellStart"/>
      <w:r w:rsidR="008F49B7" w:rsidRPr="00EC6348">
        <w:t>ZymoBIOMICS</w:t>
      </w:r>
      <w:proofErr w:type="spellEnd"/>
      <w:r w:rsidR="008F49B7" w:rsidRPr="00EC6348">
        <w:t xml:space="preserve"> Microbial Community Standard II (Log Distribution)</w:t>
      </w:r>
      <w:r w:rsidR="003B343F">
        <w:t xml:space="preserve">; </w:t>
      </w:r>
      <w:proofErr w:type="spellStart"/>
      <w:r w:rsidR="008F49B7">
        <w:t>Zymo</w:t>
      </w:r>
      <w:proofErr w:type="spellEnd"/>
      <w:r w:rsidR="008F49B7">
        <w:t xml:space="preserve"> Research; </w:t>
      </w:r>
      <w:r w:rsidR="00EC6348">
        <w:t>Irvine</w:t>
      </w:r>
      <w:r w:rsidR="008F49B7">
        <w:t>;</w:t>
      </w:r>
      <w:r w:rsidR="00EC6348">
        <w:t xml:space="preserve"> CA U.S.A.). It consists of </w:t>
      </w:r>
      <w:r w:rsidR="00EC6348" w:rsidRPr="00EC6348">
        <w:t>eight bacteria</w:t>
      </w:r>
      <w:r>
        <w:t>l</w:t>
      </w:r>
      <w:r w:rsidR="00EC6348" w:rsidRPr="00EC6348">
        <w:t xml:space="preserve"> (</w:t>
      </w:r>
      <w:r w:rsidR="00EC6348">
        <w:t>thee</w:t>
      </w:r>
      <w:r w:rsidR="00EC6348" w:rsidRPr="00EC6348">
        <w:t xml:space="preserve"> </w:t>
      </w:r>
      <w:r w:rsidR="00EC6348">
        <w:t>g</w:t>
      </w:r>
      <w:r w:rsidR="00EC6348" w:rsidRPr="00EC6348">
        <w:t xml:space="preserve">ram-negative and </w:t>
      </w:r>
      <w:r w:rsidR="00EC6348">
        <w:t>five</w:t>
      </w:r>
      <w:r w:rsidR="00EC6348" w:rsidRPr="00EC6348">
        <w:t xml:space="preserve"> </w:t>
      </w:r>
      <w:r w:rsidR="00EC6348">
        <w:t>g</w:t>
      </w:r>
      <w:r w:rsidR="00EC6348" w:rsidRPr="00EC6348">
        <w:t xml:space="preserve">ram-positive) and </w:t>
      </w:r>
      <w:r w:rsidR="00EC6348">
        <w:t>two</w:t>
      </w:r>
      <w:r w:rsidR="00EC6348" w:rsidRPr="00EC6348">
        <w:t xml:space="preserve"> yeast</w:t>
      </w:r>
      <w:r w:rsidR="00EC6348">
        <w:t xml:space="preserve"> species. They are mixed </w:t>
      </w:r>
      <w:r w:rsidR="00767928">
        <w:t xml:space="preserve">by the manufacturer </w:t>
      </w:r>
      <w:r w:rsidR="00EC6348">
        <w:t xml:space="preserve">to create log-distributed species abundances based on genomic DNA </w:t>
      </w:r>
      <w:r>
        <w:t>quantities</w:t>
      </w:r>
      <w:r w:rsidR="00EC6348">
        <w:t xml:space="preserve"> (Tab. 1). The mock community </w:t>
      </w:r>
      <w:r>
        <w:t xml:space="preserve">was preserved </w:t>
      </w:r>
      <w:r w:rsidR="00EC6348">
        <w:t>in DNA/RNA Shield (</w:t>
      </w:r>
      <w:proofErr w:type="spellStart"/>
      <w:r w:rsidR="00EC6348" w:rsidRPr="00EC6348">
        <w:t>Zymo</w:t>
      </w:r>
      <w:proofErr w:type="spellEnd"/>
      <w:r w:rsidR="00EC6348">
        <w:t xml:space="preserve"> Research</w:t>
      </w:r>
      <w:r w:rsidR="00776123">
        <w:t xml:space="preserve">; </w:t>
      </w:r>
      <w:r w:rsidR="00EC6348">
        <w:t>Irvine</w:t>
      </w:r>
      <w:r w:rsidR="008F49B7">
        <w:t>;</w:t>
      </w:r>
      <w:r w:rsidR="00EC6348">
        <w:t xml:space="preserve"> CA U.S.A.), which inactivates cells while preserving DNA and RNA. We generated three simulated water sample</w:t>
      </w:r>
      <w:r w:rsidR="00205CCC">
        <w:t xml:space="preserve"> replicates</w:t>
      </w:r>
      <w:r w:rsidR="00EC6348">
        <w:t xml:space="preserve"> by adding 130 µl of the microbial mock community to 50 mL ultrapure </w:t>
      </w:r>
      <w:r>
        <w:t>water respectively</w:t>
      </w:r>
      <w:r w:rsidR="00EC6348">
        <w:t>.</w:t>
      </w:r>
      <w:r w:rsidR="00974577">
        <w:t xml:space="preserve"> </w:t>
      </w:r>
      <w:commentRangeStart w:id="34"/>
      <w:r w:rsidR="00974577">
        <w:t xml:space="preserve">The </w:t>
      </w:r>
      <w:r>
        <w:t xml:space="preserve">purchased </w:t>
      </w:r>
      <w:r w:rsidR="00974577">
        <w:t>mock community contain</w:t>
      </w:r>
      <w:r>
        <w:t>ed</w:t>
      </w:r>
      <w:r w:rsidR="00974577">
        <w:t xml:space="preserve">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 xml:space="preserve">L, </w:t>
      </w:r>
      <w:r>
        <w:t>which means that each of</w:t>
      </w:r>
      <w:r w:rsidR="00974577">
        <w:t xml:space="preserve"> our mock community</w:t>
      </w:r>
      <w:r>
        <w:t xml:space="preserve"> </w:t>
      </w:r>
      <w:r w:rsidR="00180EE5">
        <w:t>mixtures</w:t>
      </w:r>
      <w:r w:rsidR="00974577">
        <w:t xml:space="preserve"> contained ~1.95 x 10</w:t>
      </w:r>
      <w:r w:rsidR="00974577" w:rsidRPr="00974577">
        <w:rPr>
          <w:vertAlign w:val="superscript"/>
        </w:rPr>
        <w:t>8</w:t>
      </w:r>
      <w:r w:rsidR="00974577">
        <w:t> cells</w:t>
      </w:r>
      <w:commentRangeEnd w:id="34"/>
      <w:r w:rsidR="00C27A40">
        <w:rPr>
          <w:rStyle w:val="CommentReference"/>
        </w:rPr>
        <w:commentReference w:id="34"/>
      </w:r>
      <w:r w:rsidR="00974577">
        <w:t xml:space="preserve"> (Tab. 1).</w:t>
      </w:r>
    </w:p>
    <w:p w14:paraId="4E6DB16E" w14:textId="613C9A68" w:rsidR="00EC6348" w:rsidRDefault="00EC6348" w:rsidP="00E05CD2">
      <w:pPr>
        <w:spacing w:line="360" w:lineRule="auto"/>
      </w:pPr>
    </w:p>
    <w:p w14:paraId="3D2E471C" w14:textId="23B46843" w:rsidR="00EC6348" w:rsidRDefault="00EC6348" w:rsidP="00205CCC">
      <w:pPr>
        <w:pStyle w:val="Caption"/>
        <w:keepNext/>
        <w:spacing w:line="360" w:lineRule="auto"/>
        <w:jc w:val="both"/>
      </w:pPr>
      <w:r>
        <w:t xml:space="preserve">Table </w:t>
      </w:r>
      <w:fldSimple w:instr=" SEQ Table \* ARABIC ">
        <w:r>
          <w:rPr>
            <w:noProof/>
          </w:rPr>
          <w:t>1</w:t>
        </w:r>
      </w:fldSimple>
      <w:r>
        <w:t>: Microbial composition of the mock community (</w:t>
      </w:r>
      <w:r w:rsidR="001C3106">
        <w:t xml:space="preserve">taken </w:t>
      </w:r>
      <w:r>
        <w:t>from the</w:t>
      </w:r>
      <w:r w:rsidRPr="00EC6348">
        <w:t xml:space="preserve"> </w:t>
      </w:r>
      <w:proofErr w:type="spellStart"/>
      <w:r w:rsidRPr="00EC6348">
        <w:t>ZymoBIOMICS</w:t>
      </w:r>
      <w:proofErr w:type="spellEnd"/>
      <w:r w:rsidRPr="00EC6348">
        <w:t xml:space="preserve"> Microbial Community Standard II (Log Distribution)</w:t>
      </w:r>
      <w:r>
        <w:t xml:space="preserve"> manual</w:t>
      </w:r>
      <w:r w:rsidR="00767928">
        <w:t xml:space="preserve">, for more detailed information see </w:t>
      </w:r>
      <w:r w:rsidR="00D71A65">
        <w:t>m</w:t>
      </w:r>
      <w:r w:rsidR="00767928">
        <w:t>anual</w:t>
      </w:r>
      <w:r>
        <w:t>).</w:t>
      </w:r>
    </w:p>
    <w:tbl>
      <w:tblPr>
        <w:tblStyle w:val="TableGrid"/>
        <w:tblW w:w="5001" w:type="pct"/>
        <w:tblLook w:val="04A0" w:firstRow="1" w:lastRow="0" w:firstColumn="1" w:lastColumn="0" w:noHBand="0" w:noVBand="1"/>
      </w:tblPr>
      <w:tblGrid>
        <w:gridCol w:w="2820"/>
        <w:gridCol w:w="1306"/>
        <w:gridCol w:w="1306"/>
        <w:gridCol w:w="1307"/>
        <w:gridCol w:w="1306"/>
        <w:gridCol w:w="1307"/>
      </w:tblGrid>
      <w:tr w:rsidR="00031DA9" w14:paraId="6F65E085" w14:textId="485B167A" w:rsidTr="00031DA9">
        <w:tc>
          <w:tcPr>
            <w:tcW w:w="1508" w:type="pct"/>
            <w:vMerge w:val="restart"/>
            <w:vAlign w:val="center"/>
          </w:tcPr>
          <w:p w14:paraId="2163E58D" w14:textId="6FCD3B43" w:rsidR="00031DA9" w:rsidRDefault="00031DA9" w:rsidP="00974577">
            <w:pPr>
              <w:jc w:val="center"/>
            </w:pPr>
            <w:r>
              <w:t>Species</w:t>
            </w:r>
          </w:p>
        </w:tc>
        <w:tc>
          <w:tcPr>
            <w:tcW w:w="3492" w:type="pct"/>
            <w:gridSpan w:val="5"/>
            <w:vAlign w:val="center"/>
          </w:tcPr>
          <w:p w14:paraId="325692D9" w14:textId="464506E3" w:rsidR="00031DA9" w:rsidRDefault="00031DA9" w:rsidP="00974577">
            <w:pPr>
              <w:jc w:val="center"/>
            </w:pPr>
            <w:r>
              <w:t>Defined Composition (%)</w:t>
            </w:r>
          </w:p>
        </w:tc>
      </w:tr>
      <w:tr w:rsidR="001C3106" w14:paraId="18E654FF" w14:textId="0C841E54" w:rsidTr="00031DA9">
        <w:tc>
          <w:tcPr>
            <w:tcW w:w="1508" w:type="pct"/>
            <w:vMerge/>
            <w:vAlign w:val="center"/>
          </w:tcPr>
          <w:p w14:paraId="32633545" w14:textId="77777777" w:rsidR="001C3106" w:rsidRDefault="001C3106" w:rsidP="001C3106">
            <w:pPr>
              <w:jc w:val="center"/>
            </w:pPr>
          </w:p>
        </w:tc>
        <w:tc>
          <w:tcPr>
            <w:tcW w:w="698" w:type="pct"/>
            <w:vAlign w:val="center"/>
          </w:tcPr>
          <w:p w14:paraId="22FF61B9" w14:textId="57E4D765" w:rsidR="001C3106" w:rsidRDefault="001C3106" w:rsidP="001C3106">
            <w:pPr>
              <w:jc w:val="center"/>
            </w:pPr>
            <w:r>
              <w:t>Genomic DNA</w:t>
            </w:r>
          </w:p>
        </w:tc>
        <w:tc>
          <w:tcPr>
            <w:tcW w:w="698" w:type="pct"/>
            <w:vAlign w:val="center"/>
          </w:tcPr>
          <w:p w14:paraId="3A54BEE3" w14:textId="650CF042" w:rsidR="001C3106" w:rsidRDefault="001C3106" w:rsidP="001C3106">
            <w:pPr>
              <w:jc w:val="center"/>
            </w:pPr>
            <w:commentRangeStart w:id="35"/>
            <w:r>
              <w:t>16S Only</w:t>
            </w:r>
            <w:r w:rsidRPr="00EC6348">
              <w:rPr>
                <w:vertAlign w:val="superscript"/>
              </w:rPr>
              <w:t>1</w:t>
            </w:r>
            <w:commentRangeEnd w:id="35"/>
            <w:r>
              <w:rPr>
                <w:rStyle w:val="CommentReference"/>
              </w:rPr>
              <w:commentReference w:id="35"/>
            </w:r>
          </w:p>
        </w:tc>
        <w:tc>
          <w:tcPr>
            <w:tcW w:w="699" w:type="pct"/>
            <w:vAlign w:val="center"/>
          </w:tcPr>
          <w:p w14:paraId="602BEBA5" w14:textId="02526269" w:rsidR="001C3106" w:rsidRDefault="001C3106" w:rsidP="001C3106">
            <w:pPr>
              <w:jc w:val="center"/>
            </w:pPr>
            <w:commentRangeStart w:id="36"/>
            <w:r>
              <w:t>16S &amp; 18S</w:t>
            </w:r>
            <w:r w:rsidRPr="00EC6348">
              <w:rPr>
                <w:vertAlign w:val="superscript"/>
              </w:rPr>
              <w:t>1</w:t>
            </w:r>
            <w:commentRangeEnd w:id="36"/>
            <w:r>
              <w:rPr>
                <w:rStyle w:val="CommentReference"/>
              </w:rPr>
              <w:commentReference w:id="36"/>
            </w:r>
          </w:p>
        </w:tc>
        <w:tc>
          <w:tcPr>
            <w:tcW w:w="698" w:type="pct"/>
            <w:vAlign w:val="center"/>
          </w:tcPr>
          <w:p w14:paraId="0FFC0956" w14:textId="7E73FC07" w:rsidR="001C3106" w:rsidRDefault="001C3106" w:rsidP="001C3106">
            <w:pPr>
              <w:jc w:val="center"/>
            </w:pPr>
            <w:r>
              <w:t>Genome Copy</w:t>
            </w:r>
            <w:r w:rsidRPr="00EC6348">
              <w:rPr>
                <w:vertAlign w:val="superscript"/>
              </w:rPr>
              <w:t>2</w:t>
            </w:r>
          </w:p>
        </w:tc>
        <w:tc>
          <w:tcPr>
            <w:tcW w:w="699" w:type="pct"/>
            <w:vAlign w:val="center"/>
          </w:tcPr>
          <w:p w14:paraId="52FEED66" w14:textId="42988258" w:rsidR="001C3106" w:rsidRDefault="001C3106" w:rsidP="001C3106">
            <w:pPr>
              <w:jc w:val="center"/>
            </w:pPr>
            <w:r>
              <w:t>Cell Number</w:t>
            </w:r>
            <w:r w:rsidRPr="00EC6348">
              <w:rPr>
                <w:vertAlign w:val="superscript"/>
              </w:rPr>
              <w:t>3</w:t>
            </w:r>
          </w:p>
        </w:tc>
      </w:tr>
      <w:tr w:rsidR="00031DA9" w14:paraId="4A520B6E" w14:textId="7698183B" w:rsidTr="00031DA9">
        <w:tc>
          <w:tcPr>
            <w:tcW w:w="1508" w:type="pct"/>
            <w:vAlign w:val="center"/>
          </w:tcPr>
          <w:p w14:paraId="5757868A" w14:textId="54309256" w:rsidR="00031DA9" w:rsidRPr="00205CCC" w:rsidRDefault="00031DA9" w:rsidP="00974577">
            <w:pPr>
              <w:jc w:val="center"/>
              <w:rPr>
                <w:i/>
                <w:iCs/>
              </w:rPr>
            </w:pPr>
            <w:r w:rsidRPr="00205CCC">
              <w:rPr>
                <w:i/>
                <w:iCs/>
              </w:rPr>
              <w:t>Listeria monocytogenes</w:t>
            </w:r>
          </w:p>
        </w:tc>
        <w:tc>
          <w:tcPr>
            <w:tcW w:w="698" w:type="pct"/>
            <w:vAlign w:val="center"/>
          </w:tcPr>
          <w:p w14:paraId="53D1360C" w14:textId="7481E0CA" w:rsidR="00031DA9" w:rsidRDefault="00031DA9" w:rsidP="00974577">
            <w:pPr>
              <w:jc w:val="center"/>
            </w:pPr>
            <w:r>
              <w:t>89.1</w:t>
            </w:r>
          </w:p>
        </w:tc>
        <w:tc>
          <w:tcPr>
            <w:tcW w:w="698" w:type="pct"/>
            <w:vAlign w:val="center"/>
          </w:tcPr>
          <w:p w14:paraId="1C134301" w14:textId="65CE52A2" w:rsidR="00031DA9" w:rsidRDefault="00031DA9" w:rsidP="00974577">
            <w:pPr>
              <w:jc w:val="center"/>
            </w:pPr>
            <w:r>
              <w:t>95.9</w:t>
            </w:r>
          </w:p>
        </w:tc>
        <w:tc>
          <w:tcPr>
            <w:tcW w:w="699" w:type="pct"/>
            <w:vAlign w:val="center"/>
          </w:tcPr>
          <w:p w14:paraId="29FE2C45" w14:textId="027FB48F" w:rsidR="00031DA9" w:rsidRDefault="00031DA9" w:rsidP="00974577">
            <w:pPr>
              <w:jc w:val="center"/>
            </w:pPr>
            <w:r>
              <w:t>91.9</w:t>
            </w:r>
          </w:p>
        </w:tc>
        <w:tc>
          <w:tcPr>
            <w:tcW w:w="698" w:type="pct"/>
            <w:vAlign w:val="center"/>
          </w:tcPr>
          <w:p w14:paraId="16F521AB" w14:textId="4308FBDE" w:rsidR="00031DA9" w:rsidRDefault="00031DA9" w:rsidP="00974577">
            <w:pPr>
              <w:jc w:val="center"/>
            </w:pPr>
            <w:r>
              <w:t>94.8</w:t>
            </w:r>
          </w:p>
        </w:tc>
        <w:tc>
          <w:tcPr>
            <w:tcW w:w="699" w:type="pct"/>
            <w:vAlign w:val="center"/>
          </w:tcPr>
          <w:p w14:paraId="5519655A" w14:textId="18417F57" w:rsidR="00031DA9" w:rsidRDefault="00031DA9" w:rsidP="00974577">
            <w:pPr>
              <w:jc w:val="center"/>
            </w:pPr>
            <w:r>
              <w:t>94.9</w:t>
            </w:r>
          </w:p>
        </w:tc>
      </w:tr>
      <w:tr w:rsidR="00031DA9" w14:paraId="37AD32A5" w14:textId="7FF028A6" w:rsidTr="00031DA9">
        <w:tc>
          <w:tcPr>
            <w:tcW w:w="1508" w:type="pct"/>
            <w:vAlign w:val="center"/>
          </w:tcPr>
          <w:p w14:paraId="488D5DB7" w14:textId="666ACF79" w:rsidR="00031DA9" w:rsidRPr="00205CCC" w:rsidRDefault="00031DA9" w:rsidP="00974577">
            <w:pPr>
              <w:jc w:val="center"/>
              <w:rPr>
                <w:i/>
                <w:iCs/>
              </w:rPr>
            </w:pPr>
            <w:r w:rsidRPr="00205CCC">
              <w:rPr>
                <w:i/>
                <w:iCs/>
              </w:rPr>
              <w:t>Pseudomonas aeruginosa</w:t>
            </w:r>
          </w:p>
        </w:tc>
        <w:tc>
          <w:tcPr>
            <w:tcW w:w="698" w:type="pct"/>
            <w:vAlign w:val="center"/>
          </w:tcPr>
          <w:p w14:paraId="72511EC1" w14:textId="12728146" w:rsidR="00031DA9" w:rsidRDefault="00031DA9" w:rsidP="00974577">
            <w:pPr>
              <w:jc w:val="center"/>
            </w:pPr>
            <w:r>
              <w:t>8.9</w:t>
            </w:r>
          </w:p>
        </w:tc>
        <w:tc>
          <w:tcPr>
            <w:tcW w:w="698" w:type="pct"/>
            <w:vAlign w:val="center"/>
          </w:tcPr>
          <w:p w14:paraId="2D15B3D2" w14:textId="208AE776" w:rsidR="00031DA9" w:rsidRDefault="00031DA9" w:rsidP="00974577">
            <w:pPr>
              <w:jc w:val="center"/>
            </w:pPr>
            <w:r>
              <w:t>2.8</w:t>
            </w:r>
          </w:p>
        </w:tc>
        <w:tc>
          <w:tcPr>
            <w:tcW w:w="699" w:type="pct"/>
            <w:vAlign w:val="center"/>
          </w:tcPr>
          <w:p w14:paraId="34A053BC" w14:textId="36AC6F15" w:rsidR="00031DA9" w:rsidRDefault="00031DA9" w:rsidP="00974577">
            <w:pPr>
              <w:jc w:val="center"/>
            </w:pPr>
            <w:r>
              <w:t>2.7</w:t>
            </w:r>
          </w:p>
        </w:tc>
        <w:tc>
          <w:tcPr>
            <w:tcW w:w="698" w:type="pct"/>
            <w:vAlign w:val="center"/>
          </w:tcPr>
          <w:p w14:paraId="05B921FA" w14:textId="4AB35056" w:rsidR="00031DA9" w:rsidRDefault="00031DA9" w:rsidP="00974577">
            <w:pPr>
              <w:jc w:val="center"/>
            </w:pPr>
            <w:r>
              <w:t>4.2</w:t>
            </w:r>
          </w:p>
        </w:tc>
        <w:tc>
          <w:tcPr>
            <w:tcW w:w="699" w:type="pct"/>
            <w:vAlign w:val="center"/>
          </w:tcPr>
          <w:p w14:paraId="2A591CA8" w14:textId="21451339" w:rsidR="00031DA9" w:rsidRDefault="00031DA9" w:rsidP="00974577">
            <w:pPr>
              <w:jc w:val="center"/>
            </w:pPr>
            <w:r>
              <w:t>4.2</w:t>
            </w:r>
          </w:p>
        </w:tc>
      </w:tr>
      <w:tr w:rsidR="00031DA9" w14:paraId="26757436" w14:textId="2CFB5A6D" w:rsidTr="00031DA9">
        <w:tc>
          <w:tcPr>
            <w:tcW w:w="1508" w:type="pct"/>
            <w:vAlign w:val="center"/>
          </w:tcPr>
          <w:p w14:paraId="0A7CC713" w14:textId="2AA633D1" w:rsidR="00031DA9" w:rsidRPr="00205CCC" w:rsidRDefault="00031DA9" w:rsidP="00974577">
            <w:pPr>
              <w:jc w:val="center"/>
              <w:rPr>
                <w:i/>
                <w:iCs/>
              </w:rPr>
            </w:pPr>
            <w:r w:rsidRPr="00205CCC">
              <w:rPr>
                <w:i/>
                <w:iCs/>
              </w:rPr>
              <w:t>Bacillus subtilis</w:t>
            </w:r>
          </w:p>
        </w:tc>
        <w:tc>
          <w:tcPr>
            <w:tcW w:w="698" w:type="pct"/>
            <w:vAlign w:val="center"/>
          </w:tcPr>
          <w:p w14:paraId="6FEDE34A" w14:textId="6EC66819" w:rsidR="00031DA9" w:rsidRDefault="00031DA9" w:rsidP="00974577">
            <w:pPr>
              <w:jc w:val="center"/>
            </w:pPr>
            <w:r>
              <w:t>0.89</w:t>
            </w:r>
          </w:p>
        </w:tc>
        <w:tc>
          <w:tcPr>
            <w:tcW w:w="698" w:type="pct"/>
            <w:vAlign w:val="center"/>
          </w:tcPr>
          <w:p w14:paraId="1435815A" w14:textId="73D676C8" w:rsidR="00031DA9" w:rsidRDefault="00031DA9" w:rsidP="00974577">
            <w:pPr>
              <w:jc w:val="center"/>
            </w:pPr>
            <w:r>
              <w:t>1.2</w:t>
            </w:r>
          </w:p>
        </w:tc>
        <w:tc>
          <w:tcPr>
            <w:tcW w:w="699" w:type="pct"/>
            <w:vAlign w:val="center"/>
          </w:tcPr>
          <w:p w14:paraId="63B009B9" w14:textId="5B22B782" w:rsidR="00031DA9" w:rsidRDefault="00031DA9" w:rsidP="00974577">
            <w:pPr>
              <w:jc w:val="center"/>
            </w:pPr>
            <w:r>
              <w:t>1.1</w:t>
            </w:r>
          </w:p>
        </w:tc>
        <w:tc>
          <w:tcPr>
            <w:tcW w:w="698" w:type="pct"/>
            <w:vAlign w:val="center"/>
          </w:tcPr>
          <w:p w14:paraId="7371E89A" w14:textId="5C1DC12B" w:rsidR="00031DA9" w:rsidRDefault="00031DA9" w:rsidP="00974577">
            <w:pPr>
              <w:jc w:val="center"/>
            </w:pPr>
            <w:r>
              <w:t>0.7</w:t>
            </w:r>
          </w:p>
        </w:tc>
        <w:tc>
          <w:tcPr>
            <w:tcW w:w="699" w:type="pct"/>
            <w:vAlign w:val="center"/>
          </w:tcPr>
          <w:p w14:paraId="73F55973" w14:textId="722ECEFD" w:rsidR="00031DA9" w:rsidRDefault="00031DA9" w:rsidP="00974577">
            <w:pPr>
              <w:jc w:val="center"/>
            </w:pPr>
            <w:r>
              <w:t>0.7</w:t>
            </w:r>
          </w:p>
        </w:tc>
      </w:tr>
      <w:tr w:rsidR="00031DA9" w14:paraId="51E812ED" w14:textId="4F051F52" w:rsidTr="00031DA9">
        <w:tc>
          <w:tcPr>
            <w:tcW w:w="1508" w:type="pct"/>
            <w:vAlign w:val="center"/>
          </w:tcPr>
          <w:p w14:paraId="02F7F098" w14:textId="451EB11E" w:rsidR="00031DA9" w:rsidRPr="00205CCC" w:rsidRDefault="00031DA9" w:rsidP="00974577">
            <w:pPr>
              <w:jc w:val="center"/>
              <w:rPr>
                <w:i/>
                <w:iCs/>
              </w:rPr>
            </w:pPr>
            <w:r w:rsidRPr="00205CCC">
              <w:rPr>
                <w:i/>
                <w:iCs/>
              </w:rPr>
              <w:t>Saccharomyces cerevisiae</w:t>
            </w:r>
          </w:p>
        </w:tc>
        <w:tc>
          <w:tcPr>
            <w:tcW w:w="698" w:type="pct"/>
            <w:vAlign w:val="center"/>
          </w:tcPr>
          <w:p w14:paraId="7CD5BACD" w14:textId="03FF44E0" w:rsidR="00031DA9" w:rsidRDefault="00031DA9" w:rsidP="00974577">
            <w:pPr>
              <w:jc w:val="center"/>
            </w:pPr>
            <w:r>
              <w:t>0.89</w:t>
            </w:r>
          </w:p>
        </w:tc>
        <w:tc>
          <w:tcPr>
            <w:tcW w:w="698" w:type="pct"/>
            <w:vAlign w:val="center"/>
          </w:tcPr>
          <w:p w14:paraId="2E6C4489" w14:textId="076A7095" w:rsidR="00031DA9" w:rsidRDefault="00031DA9" w:rsidP="00974577">
            <w:pPr>
              <w:jc w:val="center"/>
            </w:pPr>
            <w:r>
              <w:t>NA</w:t>
            </w:r>
          </w:p>
        </w:tc>
        <w:tc>
          <w:tcPr>
            <w:tcW w:w="699" w:type="pct"/>
            <w:vAlign w:val="center"/>
          </w:tcPr>
          <w:p w14:paraId="0A8E0221" w14:textId="5F69D002" w:rsidR="00031DA9" w:rsidRDefault="00031DA9" w:rsidP="00974577">
            <w:pPr>
              <w:jc w:val="center"/>
            </w:pPr>
            <w:r>
              <w:t>4.1</w:t>
            </w:r>
          </w:p>
        </w:tc>
        <w:tc>
          <w:tcPr>
            <w:tcW w:w="698" w:type="pct"/>
            <w:vAlign w:val="center"/>
          </w:tcPr>
          <w:p w14:paraId="04F474F9" w14:textId="7C8864DC" w:rsidR="00031DA9" w:rsidRDefault="00031DA9" w:rsidP="00974577">
            <w:pPr>
              <w:jc w:val="center"/>
            </w:pPr>
            <w:r>
              <w:t>0.23</w:t>
            </w:r>
          </w:p>
        </w:tc>
        <w:tc>
          <w:tcPr>
            <w:tcW w:w="699" w:type="pct"/>
            <w:vAlign w:val="center"/>
          </w:tcPr>
          <w:p w14:paraId="313824C9" w14:textId="5F486BF3" w:rsidR="00031DA9" w:rsidRDefault="00031DA9" w:rsidP="00974577">
            <w:pPr>
              <w:jc w:val="center"/>
            </w:pPr>
            <w:r>
              <w:t>0.12</w:t>
            </w:r>
          </w:p>
        </w:tc>
      </w:tr>
      <w:tr w:rsidR="00031DA9" w14:paraId="17E6D63A" w14:textId="236C5423" w:rsidTr="00031DA9">
        <w:tc>
          <w:tcPr>
            <w:tcW w:w="1508" w:type="pct"/>
            <w:vAlign w:val="center"/>
          </w:tcPr>
          <w:p w14:paraId="4F2AFB1E" w14:textId="457D9DB8" w:rsidR="00031DA9" w:rsidRPr="00205CCC" w:rsidRDefault="00031DA9" w:rsidP="00974577">
            <w:pPr>
              <w:jc w:val="center"/>
              <w:rPr>
                <w:i/>
                <w:iCs/>
              </w:rPr>
            </w:pPr>
            <w:r w:rsidRPr="00205CCC">
              <w:rPr>
                <w:i/>
                <w:iCs/>
              </w:rPr>
              <w:t>Escherichia coli</w:t>
            </w:r>
          </w:p>
        </w:tc>
        <w:tc>
          <w:tcPr>
            <w:tcW w:w="698" w:type="pct"/>
            <w:vAlign w:val="center"/>
          </w:tcPr>
          <w:p w14:paraId="3EF092C1" w14:textId="024D7F67" w:rsidR="00031DA9" w:rsidRDefault="00031DA9" w:rsidP="00974577">
            <w:pPr>
              <w:jc w:val="center"/>
            </w:pPr>
            <w:r>
              <w:t>0.089</w:t>
            </w:r>
          </w:p>
        </w:tc>
        <w:tc>
          <w:tcPr>
            <w:tcW w:w="698" w:type="pct"/>
            <w:vAlign w:val="center"/>
          </w:tcPr>
          <w:p w14:paraId="2E3ABC53" w14:textId="2007CDD1" w:rsidR="00031DA9" w:rsidRDefault="00031DA9" w:rsidP="00974577">
            <w:pPr>
              <w:jc w:val="center"/>
            </w:pPr>
            <w:r>
              <w:t>0.069</w:t>
            </w:r>
          </w:p>
        </w:tc>
        <w:tc>
          <w:tcPr>
            <w:tcW w:w="699" w:type="pct"/>
            <w:vAlign w:val="center"/>
          </w:tcPr>
          <w:p w14:paraId="1E577733" w14:textId="43575083" w:rsidR="00031DA9" w:rsidRDefault="00031DA9" w:rsidP="00974577">
            <w:pPr>
              <w:jc w:val="center"/>
            </w:pPr>
            <w:r>
              <w:t>0.066</w:t>
            </w:r>
          </w:p>
        </w:tc>
        <w:tc>
          <w:tcPr>
            <w:tcW w:w="698" w:type="pct"/>
            <w:vAlign w:val="center"/>
          </w:tcPr>
          <w:p w14:paraId="1C84981A" w14:textId="17924EC0" w:rsidR="00031DA9" w:rsidRDefault="00031DA9" w:rsidP="00974577">
            <w:pPr>
              <w:jc w:val="center"/>
            </w:pPr>
            <w:r>
              <w:t>0.058</w:t>
            </w:r>
          </w:p>
        </w:tc>
        <w:tc>
          <w:tcPr>
            <w:tcW w:w="699" w:type="pct"/>
            <w:vAlign w:val="center"/>
          </w:tcPr>
          <w:p w14:paraId="25CBD63E" w14:textId="2EEF665F" w:rsidR="00031DA9" w:rsidRDefault="00031DA9" w:rsidP="00974577">
            <w:pPr>
              <w:jc w:val="center"/>
            </w:pPr>
            <w:r>
              <w:t>0.058</w:t>
            </w:r>
          </w:p>
        </w:tc>
      </w:tr>
      <w:tr w:rsidR="00031DA9" w14:paraId="29E8A4E6" w14:textId="1094279B" w:rsidTr="00031DA9">
        <w:tc>
          <w:tcPr>
            <w:tcW w:w="1508" w:type="pct"/>
            <w:vAlign w:val="center"/>
          </w:tcPr>
          <w:p w14:paraId="0DB53069" w14:textId="7F18832B" w:rsidR="00031DA9" w:rsidRPr="00205CCC" w:rsidRDefault="00031DA9" w:rsidP="00974577">
            <w:pPr>
              <w:jc w:val="center"/>
              <w:rPr>
                <w:i/>
                <w:iCs/>
              </w:rPr>
            </w:pPr>
            <w:r w:rsidRPr="00205CCC">
              <w:rPr>
                <w:i/>
                <w:iCs/>
              </w:rPr>
              <w:t>Salmonella enterica</w:t>
            </w:r>
          </w:p>
        </w:tc>
        <w:tc>
          <w:tcPr>
            <w:tcW w:w="698" w:type="pct"/>
            <w:vAlign w:val="center"/>
          </w:tcPr>
          <w:p w14:paraId="7B0EEE9A" w14:textId="42A164EC" w:rsidR="00031DA9" w:rsidRDefault="00031DA9" w:rsidP="00974577">
            <w:pPr>
              <w:jc w:val="center"/>
            </w:pPr>
            <w:r>
              <w:t>0.089</w:t>
            </w:r>
          </w:p>
        </w:tc>
        <w:tc>
          <w:tcPr>
            <w:tcW w:w="698" w:type="pct"/>
            <w:vAlign w:val="center"/>
          </w:tcPr>
          <w:p w14:paraId="06E48E92" w14:textId="3C389EBF" w:rsidR="00031DA9" w:rsidRDefault="00031DA9" w:rsidP="00974577">
            <w:pPr>
              <w:jc w:val="center"/>
            </w:pPr>
            <w:r>
              <w:t>0.07</w:t>
            </w:r>
          </w:p>
        </w:tc>
        <w:tc>
          <w:tcPr>
            <w:tcW w:w="699" w:type="pct"/>
            <w:vAlign w:val="center"/>
          </w:tcPr>
          <w:p w14:paraId="093E3E00" w14:textId="7C7D3853" w:rsidR="00031DA9" w:rsidRDefault="00031DA9" w:rsidP="00974577">
            <w:pPr>
              <w:jc w:val="center"/>
            </w:pPr>
            <w:r>
              <w:t>0.067</w:t>
            </w:r>
          </w:p>
        </w:tc>
        <w:tc>
          <w:tcPr>
            <w:tcW w:w="698" w:type="pct"/>
            <w:vAlign w:val="center"/>
          </w:tcPr>
          <w:p w14:paraId="33DD3A00" w14:textId="62E3D4EB" w:rsidR="00031DA9" w:rsidRDefault="00031DA9" w:rsidP="00974577">
            <w:pPr>
              <w:jc w:val="center"/>
            </w:pPr>
            <w:r>
              <w:t>0.059</w:t>
            </w:r>
          </w:p>
        </w:tc>
        <w:tc>
          <w:tcPr>
            <w:tcW w:w="699" w:type="pct"/>
            <w:vAlign w:val="center"/>
          </w:tcPr>
          <w:p w14:paraId="4906EE16" w14:textId="0BB5D4B4" w:rsidR="00031DA9" w:rsidRDefault="00031DA9" w:rsidP="00974577">
            <w:pPr>
              <w:jc w:val="center"/>
            </w:pPr>
            <w:r>
              <w:t>0.059</w:t>
            </w:r>
          </w:p>
        </w:tc>
      </w:tr>
      <w:tr w:rsidR="00031DA9" w14:paraId="14074C73" w14:textId="4B10825B" w:rsidTr="00031DA9">
        <w:tc>
          <w:tcPr>
            <w:tcW w:w="1508" w:type="pct"/>
            <w:vAlign w:val="center"/>
          </w:tcPr>
          <w:p w14:paraId="5D0ADC67" w14:textId="55840264" w:rsidR="00031DA9" w:rsidRPr="00205CCC" w:rsidRDefault="00031DA9" w:rsidP="00974577">
            <w:pPr>
              <w:jc w:val="center"/>
              <w:rPr>
                <w:i/>
                <w:iCs/>
              </w:rPr>
            </w:pPr>
            <w:r w:rsidRPr="00205CCC">
              <w:rPr>
                <w:i/>
                <w:iCs/>
              </w:rPr>
              <w:t>Lactobacillus fermentum</w:t>
            </w:r>
          </w:p>
        </w:tc>
        <w:tc>
          <w:tcPr>
            <w:tcW w:w="698" w:type="pct"/>
            <w:vAlign w:val="center"/>
          </w:tcPr>
          <w:p w14:paraId="04B634E3" w14:textId="170C0677" w:rsidR="00031DA9" w:rsidRDefault="00031DA9" w:rsidP="00974577">
            <w:pPr>
              <w:jc w:val="center"/>
            </w:pPr>
            <w:r>
              <w:t>0.0089</w:t>
            </w:r>
          </w:p>
        </w:tc>
        <w:tc>
          <w:tcPr>
            <w:tcW w:w="698" w:type="pct"/>
            <w:vAlign w:val="center"/>
          </w:tcPr>
          <w:p w14:paraId="5D17974B" w14:textId="50EB628F" w:rsidR="00031DA9" w:rsidRDefault="00031DA9" w:rsidP="00974577">
            <w:pPr>
              <w:jc w:val="center"/>
            </w:pPr>
            <w:r>
              <w:t>0.012</w:t>
            </w:r>
          </w:p>
        </w:tc>
        <w:tc>
          <w:tcPr>
            <w:tcW w:w="699" w:type="pct"/>
            <w:vAlign w:val="center"/>
          </w:tcPr>
          <w:p w14:paraId="6D14063D" w14:textId="655DA410" w:rsidR="00031DA9" w:rsidRDefault="00031DA9" w:rsidP="00974577">
            <w:pPr>
              <w:jc w:val="center"/>
            </w:pPr>
            <w:r>
              <w:t>0.012</w:t>
            </w:r>
          </w:p>
        </w:tc>
        <w:tc>
          <w:tcPr>
            <w:tcW w:w="698" w:type="pct"/>
            <w:vAlign w:val="center"/>
          </w:tcPr>
          <w:p w14:paraId="344044E0" w14:textId="596C2BEA" w:rsidR="00031DA9" w:rsidRDefault="00031DA9" w:rsidP="00974577">
            <w:pPr>
              <w:jc w:val="center"/>
            </w:pPr>
            <w:r>
              <w:t>0.015</w:t>
            </w:r>
          </w:p>
        </w:tc>
        <w:tc>
          <w:tcPr>
            <w:tcW w:w="699" w:type="pct"/>
            <w:vAlign w:val="center"/>
          </w:tcPr>
          <w:p w14:paraId="209F22D0" w14:textId="32F49ECA" w:rsidR="00031DA9" w:rsidRDefault="00031DA9" w:rsidP="00974577">
            <w:pPr>
              <w:jc w:val="center"/>
            </w:pPr>
            <w:r>
              <w:t>0.015</w:t>
            </w:r>
          </w:p>
        </w:tc>
      </w:tr>
      <w:tr w:rsidR="00031DA9" w14:paraId="48FDE44F" w14:textId="7E911975" w:rsidTr="00031DA9">
        <w:tc>
          <w:tcPr>
            <w:tcW w:w="1508" w:type="pct"/>
            <w:vAlign w:val="center"/>
          </w:tcPr>
          <w:p w14:paraId="770C84CE" w14:textId="70FE9ABE" w:rsidR="00031DA9" w:rsidRPr="00205CCC" w:rsidRDefault="00031DA9" w:rsidP="00974577">
            <w:pPr>
              <w:jc w:val="center"/>
              <w:rPr>
                <w:i/>
                <w:iCs/>
              </w:rPr>
            </w:pPr>
            <w:r w:rsidRPr="00205CCC">
              <w:rPr>
                <w:i/>
                <w:iCs/>
              </w:rPr>
              <w:lastRenderedPageBreak/>
              <w:t>Enterococcus faecalis</w:t>
            </w:r>
          </w:p>
        </w:tc>
        <w:tc>
          <w:tcPr>
            <w:tcW w:w="698" w:type="pct"/>
            <w:vAlign w:val="center"/>
          </w:tcPr>
          <w:p w14:paraId="364FD968" w14:textId="3CEA35F2" w:rsidR="00031DA9" w:rsidRDefault="00031DA9" w:rsidP="00974577">
            <w:pPr>
              <w:jc w:val="center"/>
            </w:pPr>
            <w:r>
              <w:t>0.00089</w:t>
            </w:r>
          </w:p>
        </w:tc>
        <w:tc>
          <w:tcPr>
            <w:tcW w:w="698" w:type="pct"/>
            <w:vAlign w:val="center"/>
          </w:tcPr>
          <w:p w14:paraId="30544D50" w14:textId="0D995DEE" w:rsidR="00031DA9" w:rsidRDefault="00031DA9" w:rsidP="00974577">
            <w:pPr>
              <w:jc w:val="center"/>
            </w:pPr>
            <w:r>
              <w:t>0.00067</w:t>
            </w:r>
          </w:p>
        </w:tc>
        <w:tc>
          <w:tcPr>
            <w:tcW w:w="699" w:type="pct"/>
            <w:vAlign w:val="center"/>
          </w:tcPr>
          <w:p w14:paraId="2D26CA6F" w14:textId="40090EF8" w:rsidR="00031DA9" w:rsidRDefault="00031DA9" w:rsidP="00974577">
            <w:pPr>
              <w:jc w:val="center"/>
            </w:pPr>
            <w:r>
              <w:t>0.00064</w:t>
            </w:r>
          </w:p>
        </w:tc>
        <w:tc>
          <w:tcPr>
            <w:tcW w:w="698" w:type="pct"/>
            <w:vAlign w:val="center"/>
          </w:tcPr>
          <w:p w14:paraId="4430CC08" w14:textId="25DD831B" w:rsidR="00031DA9" w:rsidRDefault="00031DA9" w:rsidP="00974577">
            <w:pPr>
              <w:jc w:val="center"/>
            </w:pPr>
            <w:r>
              <w:t>0.001</w:t>
            </w:r>
          </w:p>
        </w:tc>
        <w:tc>
          <w:tcPr>
            <w:tcW w:w="699" w:type="pct"/>
            <w:vAlign w:val="center"/>
          </w:tcPr>
          <w:p w14:paraId="1F10223B" w14:textId="03A111B0" w:rsidR="00031DA9" w:rsidRDefault="00031DA9" w:rsidP="00974577">
            <w:pPr>
              <w:jc w:val="center"/>
            </w:pPr>
            <w:r>
              <w:t>0.001</w:t>
            </w:r>
          </w:p>
        </w:tc>
      </w:tr>
      <w:tr w:rsidR="00031DA9" w14:paraId="1D6A7423" w14:textId="24975181" w:rsidTr="00031DA9">
        <w:tc>
          <w:tcPr>
            <w:tcW w:w="1508" w:type="pct"/>
            <w:vAlign w:val="center"/>
          </w:tcPr>
          <w:p w14:paraId="4F2C915A" w14:textId="72836441" w:rsidR="00031DA9" w:rsidRPr="00205CCC" w:rsidRDefault="00031DA9" w:rsidP="00974577">
            <w:pPr>
              <w:jc w:val="center"/>
              <w:rPr>
                <w:i/>
                <w:iCs/>
              </w:rPr>
            </w:pPr>
            <w:r w:rsidRPr="00205CCC">
              <w:rPr>
                <w:i/>
                <w:iCs/>
              </w:rPr>
              <w:t>Cryptococcus neoformans</w:t>
            </w:r>
          </w:p>
        </w:tc>
        <w:tc>
          <w:tcPr>
            <w:tcW w:w="698" w:type="pct"/>
            <w:vAlign w:val="center"/>
          </w:tcPr>
          <w:p w14:paraId="7BD0FDB0" w14:textId="3CE2A289" w:rsidR="00031DA9" w:rsidRDefault="00031DA9" w:rsidP="00974577">
            <w:pPr>
              <w:jc w:val="center"/>
            </w:pPr>
            <w:r>
              <w:t>0.00089</w:t>
            </w:r>
          </w:p>
        </w:tc>
        <w:tc>
          <w:tcPr>
            <w:tcW w:w="698" w:type="pct"/>
            <w:vAlign w:val="center"/>
          </w:tcPr>
          <w:p w14:paraId="1BA13A88" w14:textId="67EDC493" w:rsidR="00031DA9" w:rsidRDefault="00031DA9" w:rsidP="00974577">
            <w:pPr>
              <w:jc w:val="center"/>
            </w:pPr>
            <w:r>
              <w:t>NA</w:t>
            </w:r>
          </w:p>
        </w:tc>
        <w:tc>
          <w:tcPr>
            <w:tcW w:w="699" w:type="pct"/>
            <w:vAlign w:val="center"/>
          </w:tcPr>
          <w:p w14:paraId="134F34F9" w14:textId="106B61EE" w:rsidR="00031DA9" w:rsidRDefault="00031DA9" w:rsidP="00974577">
            <w:pPr>
              <w:jc w:val="center"/>
            </w:pPr>
            <w:r>
              <w:t>0.0014</w:t>
            </w:r>
          </w:p>
        </w:tc>
        <w:tc>
          <w:tcPr>
            <w:tcW w:w="698" w:type="pct"/>
            <w:vAlign w:val="center"/>
          </w:tcPr>
          <w:p w14:paraId="60AFE575" w14:textId="3DFB6725" w:rsidR="00031DA9" w:rsidRDefault="00031DA9" w:rsidP="00974577">
            <w:pPr>
              <w:jc w:val="center"/>
            </w:pPr>
            <w:r>
              <w:t>0.00015</w:t>
            </w:r>
          </w:p>
        </w:tc>
        <w:tc>
          <w:tcPr>
            <w:tcW w:w="699" w:type="pct"/>
            <w:vAlign w:val="center"/>
          </w:tcPr>
          <w:p w14:paraId="5702B1C3" w14:textId="42F22174" w:rsidR="00031DA9" w:rsidRDefault="00031DA9" w:rsidP="00974577">
            <w:pPr>
              <w:jc w:val="center"/>
            </w:pPr>
            <w:r>
              <w:t>0.00007</w:t>
            </w:r>
          </w:p>
        </w:tc>
      </w:tr>
      <w:tr w:rsidR="00031DA9" w14:paraId="57E820AF" w14:textId="1AD85621" w:rsidTr="00031DA9">
        <w:tc>
          <w:tcPr>
            <w:tcW w:w="1508" w:type="pct"/>
            <w:vAlign w:val="center"/>
          </w:tcPr>
          <w:p w14:paraId="17F62494" w14:textId="6EF550FB" w:rsidR="00031DA9" w:rsidRPr="00205CCC" w:rsidRDefault="00031DA9" w:rsidP="00974577">
            <w:pPr>
              <w:jc w:val="center"/>
              <w:rPr>
                <w:i/>
                <w:iCs/>
              </w:rPr>
            </w:pPr>
            <w:r w:rsidRPr="00205CCC">
              <w:rPr>
                <w:i/>
                <w:iCs/>
              </w:rPr>
              <w:t>Staphylococcus aureus</w:t>
            </w:r>
          </w:p>
        </w:tc>
        <w:tc>
          <w:tcPr>
            <w:tcW w:w="698" w:type="pct"/>
            <w:vAlign w:val="center"/>
          </w:tcPr>
          <w:p w14:paraId="58E60EA4" w14:textId="140FCAC5" w:rsidR="00031DA9" w:rsidRDefault="00031DA9" w:rsidP="00974577">
            <w:pPr>
              <w:jc w:val="center"/>
            </w:pPr>
            <w:r>
              <w:t>0.000089</w:t>
            </w:r>
          </w:p>
        </w:tc>
        <w:tc>
          <w:tcPr>
            <w:tcW w:w="698" w:type="pct"/>
            <w:vAlign w:val="center"/>
          </w:tcPr>
          <w:p w14:paraId="0CCC915B" w14:textId="07B3CE32" w:rsidR="00031DA9" w:rsidRDefault="00031DA9" w:rsidP="00974577">
            <w:pPr>
              <w:jc w:val="center"/>
            </w:pPr>
            <w:r>
              <w:t>0.0001</w:t>
            </w:r>
          </w:p>
        </w:tc>
        <w:tc>
          <w:tcPr>
            <w:tcW w:w="699" w:type="pct"/>
            <w:vAlign w:val="center"/>
          </w:tcPr>
          <w:p w14:paraId="1EF1197E" w14:textId="60B7BF44" w:rsidR="00031DA9" w:rsidRDefault="00031DA9" w:rsidP="00974577">
            <w:pPr>
              <w:jc w:val="center"/>
            </w:pPr>
            <w:r>
              <w:t>0.0001</w:t>
            </w:r>
          </w:p>
        </w:tc>
        <w:tc>
          <w:tcPr>
            <w:tcW w:w="698" w:type="pct"/>
            <w:vAlign w:val="center"/>
          </w:tcPr>
          <w:p w14:paraId="226BAA8D" w14:textId="45E0BFB1" w:rsidR="00031DA9" w:rsidRDefault="00031DA9" w:rsidP="00974577">
            <w:pPr>
              <w:jc w:val="center"/>
            </w:pPr>
            <w:r>
              <w:t>0.0001</w:t>
            </w:r>
          </w:p>
        </w:tc>
        <w:tc>
          <w:tcPr>
            <w:tcW w:w="699" w:type="pct"/>
            <w:vAlign w:val="center"/>
          </w:tcPr>
          <w:p w14:paraId="177AAA68" w14:textId="6F1BF25B" w:rsidR="00031DA9" w:rsidRDefault="00031DA9" w:rsidP="00974577">
            <w:pPr>
              <w:jc w:val="center"/>
            </w:pPr>
            <w:r>
              <w:t>0.0001</w:t>
            </w:r>
          </w:p>
        </w:tc>
      </w:tr>
    </w:tbl>
    <w:p w14:paraId="453EE94C" w14:textId="3C121F58"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w:t>
      </w:r>
      <w:r w:rsidR="00031DA9">
        <w:t>y.</w:t>
      </w:r>
    </w:p>
    <w:p w14:paraId="41BC2F61" w14:textId="75AEAA09" w:rsidR="00EC6348" w:rsidRDefault="008F49B7" w:rsidP="00D71A65">
      <w:pPr>
        <w:spacing w:line="360" w:lineRule="auto"/>
        <w:ind w:firstLine="720"/>
        <w:jc w:val="both"/>
      </w:pPr>
      <w:r>
        <w:t xml:space="preserve">We </w:t>
      </w:r>
      <w:r w:rsidR="001B2FBE">
        <w:t xml:space="preserve">also took </w:t>
      </w:r>
      <w:r w:rsidR="00D71A65">
        <w:t xml:space="preserve">three </w:t>
      </w:r>
      <w:r w:rsidR="002C6F6F">
        <w:t xml:space="preserve">one-liter </w:t>
      </w:r>
      <w:r w:rsidR="00D71A65">
        <w:t xml:space="preserve">water </w:t>
      </w:r>
      <w:r w:rsidR="002C6F6F">
        <w:t>samples</w:t>
      </w:r>
      <w:r w:rsidR="00EC6348">
        <w:t xml:space="preserve"> from a </w:t>
      </w:r>
      <w:r w:rsidR="00D71A65">
        <w:t>display</w:t>
      </w:r>
      <w:r w:rsidR="008A7DD0">
        <w:t xml:space="preserve"> </w:t>
      </w:r>
      <w:r w:rsidR="00D71A65">
        <w:t>tank (</w:t>
      </w:r>
      <w:r w:rsidR="00D71A65" w:rsidRPr="00D71A65">
        <w:t>Hagen Aqualab</w:t>
      </w:r>
      <w:r w:rsidR="008A7DD0">
        <w:t xml:space="preserve">; </w:t>
      </w:r>
      <w:r w:rsidR="00D71A65" w:rsidRPr="00D71A65">
        <w:t>University of Guelph</w:t>
      </w:r>
      <w:r w:rsidR="008A7DD0">
        <w:t>; Guelph; ON Canada</w:t>
      </w:r>
      <w:r w:rsidR="00D71A65">
        <w:t xml:space="preserve">) </w:t>
      </w:r>
      <w:commentRangeStart w:id="37"/>
      <w:commentRangeStart w:id="38"/>
      <w:commentRangeStart w:id="39"/>
      <w:commentRangeStart w:id="40"/>
      <w:commentRangeStart w:id="41"/>
      <w:commentRangeStart w:id="42"/>
      <w:r w:rsidR="00D71A65">
        <w:t xml:space="preserve">containing </w:t>
      </w:r>
      <w:commentRangeEnd w:id="37"/>
      <w:r w:rsidR="00D71A65">
        <w:rPr>
          <w:rStyle w:val="CommentReference"/>
        </w:rPr>
        <w:commentReference w:id="37"/>
      </w:r>
      <w:commentRangeEnd w:id="38"/>
      <w:r w:rsidR="008A7DD0">
        <w:rPr>
          <w:rStyle w:val="CommentReference"/>
        </w:rPr>
        <w:commentReference w:id="38"/>
      </w:r>
      <w:commentRangeEnd w:id="39"/>
      <w:r w:rsidR="008A7DD0">
        <w:rPr>
          <w:rStyle w:val="CommentReference"/>
        </w:rPr>
        <w:commentReference w:id="39"/>
      </w:r>
      <w:commentRangeEnd w:id="40"/>
      <w:r w:rsidR="008A7DD0">
        <w:rPr>
          <w:rStyle w:val="CommentReference"/>
        </w:rPr>
        <w:commentReference w:id="40"/>
      </w:r>
      <w:commentRangeEnd w:id="41"/>
      <w:r w:rsidR="001C3106">
        <w:rPr>
          <w:rStyle w:val="CommentReference"/>
        </w:rPr>
        <w:commentReference w:id="41"/>
      </w:r>
      <w:commentRangeEnd w:id="42"/>
      <w:r w:rsidR="001C3106">
        <w:rPr>
          <w:rStyle w:val="CommentReference"/>
        </w:rPr>
        <w:commentReference w:id="42"/>
      </w:r>
      <w:r w:rsidR="00D71A65">
        <w:t>various fish, mollusk</w:t>
      </w:r>
      <w:r w:rsidR="001C3106">
        <w:t xml:space="preserve">, </w:t>
      </w:r>
      <w:r w:rsidR="00D71A65">
        <w:t>crustacean</w:t>
      </w:r>
      <w:r w:rsidR="001C3106">
        <w:t>, and macrophyte</w:t>
      </w:r>
      <w:r w:rsidR="00D71A65">
        <w:t xml:space="preserve"> species as well as </w:t>
      </w:r>
      <w:r w:rsidR="001C3106">
        <w:t>an established microbial community</w:t>
      </w:r>
      <w:r w:rsidR="00D71A65">
        <w:t xml:space="preserve"> </w:t>
      </w:r>
      <w:r w:rsidR="00EC6348">
        <w:t xml:space="preserve">to simulate </w:t>
      </w:r>
      <w:r w:rsidR="00EC6348" w:rsidRPr="00EC6348">
        <w:t>environmental freshwater sampling</w:t>
      </w:r>
      <w:r w:rsidR="00EC6348">
        <w:t xml:space="preserve"> (Supplementary Fig. 1)</w:t>
      </w:r>
      <w:r w:rsidR="001B2FBE">
        <w:t xml:space="preserve"> using a bleach-sterilized jug</w:t>
      </w:r>
      <w:r w:rsidR="00EC6348">
        <w:t>.</w:t>
      </w:r>
    </w:p>
    <w:p w14:paraId="1D64DC18" w14:textId="77777777" w:rsidR="00D71A65" w:rsidRDefault="00D71A65" w:rsidP="008A7DD0">
      <w:pPr>
        <w:spacing w:line="360" w:lineRule="auto"/>
        <w:ind w:firstLine="720"/>
        <w:jc w:val="both"/>
      </w:pPr>
    </w:p>
    <w:p w14:paraId="21B59F9B" w14:textId="71E14258" w:rsidR="00EC6348" w:rsidRPr="00E05CD2" w:rsidRDefault="00EC6348" w:rsidP="00E05CD2">
      <w:pPr>
        <w:spacing w:line="360" w:lineRule="auto"/>
        <w:rPr>
          <w:i/>
          <w:iCs/>
        </w:rPr>
      </w:pPr>
      <w:r w:rsidRPr="00E05CD2">
        <w:rPr>
          <w:i/>
          <w:iCs/>
        </w:rPr>
        <w:t>Laboratory processing</w:t>
      </w:r>
    </w:p>
    <w:p w14:paraId="259BCC92" w14:textId="501EBBE0" w:rsidR="00EC6348" w:rsidRDefault="008F49B7" w:rsidP="00205CCC">
      <w:pPr>
        <w:spacing w:line="360" w:lineRule="auto"/>
        <w:ind w:firstLine="720"/>
        <w:jc w:val="both"/>
      </w:pPr>
      <w:r>
        <w:t xml:space="preserve">We </w:t>
      </w:r>
      <w:r w:rsidR="00180EE5">
        <w:t xml:space="preserve">handled </w:t>
      </w:r>
      <w:r w:rsidR="001B2FBE">
        <w:t xml:space="preserve">water </w:t>
      </w:r>
      <w:r>
        <w:t xml:space="preserve">samples </w:t>
      </w:r>
      <w:r w:rsidR="00F84A8F">
        <w:t xml:space="preserve">in a separate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Mississauga; ON Canada)</w:t>
      </w:r>
      <w:r>
        <w:t>. We filtered</w:t>
      </w:r>
      <w:r w:rsidR="00EC6348">
        <w:t xml:space="preserve"> </w:t>
      </w:r>
      <w:r w:rsidR="00F84A8F">
        <w:t>both</w:t>
      </w:r>
      <w:r w:rsidR="00EC6348">
        <w:t xml:space="preserve"> types of samples </w:t>
      </w:r>
      <w:r w:rsidR="00180EE5">
        <w:t>o</w:t>
      </w:r>
      <w:r w:rsidR="00F84A8F">
        <w:t xml:space="preserve">n </w:t>
      </w:r>
      <w:r w:rsidR="00180EE5">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 mix</w:t>
      </w:r>
      <w:r w:rsidR="00F84A8F">
        <w:t>tur</w:t>
      </w:r>
      <w:r>
        <w:t>es and added a negative</w:t>
      </w:r>
      <w:r w:rsidR="001B2FBE">
        <w:t xml:space="preserve"> filtration</w:t>
      </w:r>
      <w:r>
        <w:t xml:space="preserve"> control by </w:t>
      </w:r>
      <w:r w:rsidR="00C27A40">
        <w:t xml:space="preserve">additionally </w:t>
      </w:r>
      <w:r>
        <w:t xml:space="preserve">filtering </w:t>
      </w:r>
      <w:r w:rsidR="00EC6348">
        <w:t xml:space="preserve">50 mL of </w:t>
      </w:r>
      <w:r w:rsidR="00C27A40">
        <w:t xml:space="preserve">the </w:t>
      </w:r>
      <w:r w:rsidR="00EC6348">
        <w:t xml:space="preserve">ultrapure </w:t>
      </w:r>
      <w:r w:rsidR="00F84A8F">
        <w:t xml:space="preserve">water </w:t>
      </w:r>
      <w:r w:rsidR="00C27A40">
        <w:t>that was used to set up the mixtures</w:t>
      </w:r>
      <w:r w:rsidR="001B2FBE">
        <w:t>. O</w:t>
      </w:r>
      <w:r>
        <w:t xml:space="preserve">n the second day (05 Feb 2020), we filtered </w:t>
      </w:r>
      <w:r w:rsidR="001B2FBE">
        <w:t xml:space="preserve">three times 1 L of </w:t>
      </w:r>
      <w:r>
        <w:t xml:space="preserve">the </w:t>
      </w:r>
      <w:r w:rsidR="00414D8B">
        <w:t>display</w:t>
      </w:r>
      <w:r>
        <w:t xml:space="preserve"> tank water </w:t>
      </w:r>
      <w:r w:rsidR="00EC6348">
        <w:t>an</w:t>
      </w:r>
      <w:r w:rsidR="00F84A8F">
        <w:t>d</w:t>
      </w:r>
      <w:r w:rsidR="00EC6348">
        <w:t xml:space="preserve"> </w:t>
      </w:r>
      <w:r>
        <w:t xml:space="preserve">added a negative </w:t>
      </w:r>
      <w:r w:rsidR="001B2FBE">
        <w:t xml:space="preserve">filtration </w:t>
      </w:r>
      <w:r>
        <w:t xml:space="preserve">control by </w:t>
      </w:r>
      <w:r w:rsidR="00F84A8F">
        <w:t>adding another</w:t>
      </w:r>
      <w:r w:rsidR="00EC6348">
        <w:t xml:space="preserve"> </w:t>
      </w:r>
      <w:r w:rsidR="00180EE5">
        <w:t xml:space="preserve">dry </w:t>
      </w:r>
      <w:r w:rsidR="00EC6348">
        <w:t xml:space="preserve">filter </w:t>
      </w:r>
      <w:r w:rsidR="00F84A8F">
        <w:t>to the subsequent protocol</w:t>
      </w:r>
      <w:r w:rsidR="00C27A40">
        <w:t xml:space="preserve">/by </w:t>
      </w:r>
      <w:commentRangeStart w:id="43"/>
      <w:r w:rsidR="00C27A40">
        <w:t xml:space="preserve">treating an additional filter the same way as the other filters without actually filtering water. </w:t>
      </w:r>
      <w:commentRangeEnd w:id="43"/>
      <w:r w:rsidR="00C27A40">
        <w:rPr>
          <w:rStyle w:val="CommentReference"/>
        </w:rPr>
        <w:commentReference w:id="43"/>
      </w:r>
      <w:r w:rsidR="00205CCC">
        <w:t xml:space="preserve">After </w:t>
      </w:r>
      <w:r w:rsidR="00180EE5">
        <w:t xml:space="preserve">each </w:t>
      </w:r>
      <w:r w:rsidR="00205CCC">
        <w:t>filtration, w</w:t>
      </w:r>
      <w:r>
        <w:t>e immediately cut filter</w:t>
      </w:r>
      <w:r w:rsidR="00F84A8F">
        <w:t>s</w:t>
      </w:r>
      <w:r>
        <w:t xml:space="preserve">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w:t>
      </w:r>
      <w:r>
        <w:lastRenderedPageBreak/>
        <w:t xml:space="preserve">Research; Irvine; CA U.S.A.) which were prepared with 1 mL of DNA/RNA Shield </w:t>
      </w:r>
      <w:r w:rsidR="00205CCC">
        <w:t>under a clean hood in a low DNA-concentration laboratory prior to filtration.</w:t>
      </w:r>
    </w:p>
    <w:p w14:paraId="1DE167B0" w14:textId="37626E27" w:rsidR="00205CCC" w:rsidRDefault="008F49B7" w:rsidP="00205CCC">
      <w:pPr>
        <w:spacing w:line="360" w:lineRule="auto"/>
        <w:ind w:firstLine="720"/>
        <w:jc w:val="both"/>
      </w:pPr>
      <w:proofErr w:type="spellStart"/>
      <w:r>
        <w:t>BashingBead</w:t>
      </w:r>
      <w:proofErr w:type="spellEnd"/>
      <w:r>
        <w:t xml:space="preserve"> tubes </w:t>
      </w:r>
      <w:r w:rsidR="00F84A8F">
        <w:t xml:space="preserve">were shaken using </w:t>
      </w:r>
      <w:r>
        <w:t>a Vortex-Genie 2 (Scientific Industries, Inc.;</w:t>
      </w:r>
      <w:r w:rsidR="002A4F7E">
        <w:t xml:space="preserve"> </w:t>
      </w:r>
      <w:r>
        <w:t xml:space="preserve">Burlington; NY U.S.A.) </w:t>
      </w:r>
      <w:r w:rsidR="00F84A8F">
        <w:t xml:space="preserve">with </w:t>
      </w:r>
      <w:r>
        <w:t xml:space="preserve">a </w:t>
      </w:r>
      <w:r w:rsidRPr="008F49B7">
        <w:t>Horizontal-(24) Microtube</w:t>
      </w:r>
      <w:r>
        <w:t xml:space="preserve"> holder (Scientific Industries, Inc.;</w:t>
      </w:r>
      <w:r w:rsidR="00776123">
        <w:t xml:space="preserve"> </w:t>
      </w:r>
      <w:r>
        <w:t>Burlington; NY U.S.A.) for 40 min at maximum rpm to break up cells</w:t>
      </w:r>
      <w:r w:rsidR="00F84A8F">
        <w:t xml:space="preserve"> following manufacture</w:t>
      </w:r>
      <w:r w:rsidR="00180EE5">
        <w:t>r’</w:t>
      </w:r>
      <w:r w:rsidR="00F84A8F">
        <w:t>s instructions for optimal</w:t>
      </w:r>
      <w:r w:rsidR="00776123">
        <w:t xml:space="preserve"> </w:t>
      </w:r>
      <w:r w:rsidR="00205CCC">
        <w:t>cell breakup</w:t>
      </w:r>
      <w:r w:rsidR="00776123">
        <w:t xml:space="preserve"> </w:t>
      </w:r>
      <w:r w:rsidR="00205CCC">
        <w:t>of</w:t>
      </w:r>
      <w:r w:rsidR="00776123">
        <w:t xml:space="preserve"> the purchased mock</w:t>
      </w:r>
      <w:r w:rsidR="00180EE5">
        <w:t xml:space="preserve"> community</w:t>
      </w:r>
      <w:r w:rsidR="00205CCC">
        <w:t>.</w:t>
      </w:r>
    </w:p>
    <w:p w14:paraId="55B9B18C" w14:textId="51063B50"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Irvine; CA U.S.A.)</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w:t>
      </w:r>
      <w:r w:rsidR="00035F5F">
        <w:t>, including the negative filtration controls,</w:t>
      </w:r>
      <w:r w:rsidR="001B2FBE">
        <w:t xml:space="preserve"> on two different days </w:t>
      </w:r>
      <w:r w:rsidR="00E601D1">
        <w:t xml:space="preserve">under a clean hood in a low DNA-concentration laboratory </w:t>
      </w:r>
      <w:r w:rsidR="001B2FBE">
        <w:t>and added a</w:t>
      </w:r>
      <w:r w:rsidR="00035F5F">
        <w:t xml:space="preserve">n additional </w:t>
      </w:r>
      <w:r w:rsidR="001B2FBE">
        <w:t>negative extraction control each day</w:t>
      </w:r>
      <w:r w:rsidR="00035F5F">
        <w:t xml:space="preserve"> by processing only the extraction buffer along with the other samples. That way, we accounted for possible contamination during the filtration</w:t>
      </w:r>
      <w:r w:rsidR="003420E2">
        <w:t>s</w:t>
      </w:r>
      <w:r w:rsidR="00035F5F">
        <w:t xml:space="preserve"> as well as during the extraction</w:t>
      </w:r>
      <w:r w:rsidR="003420E2">
        <w:t>s</w:t>
      </w:r>
      <w:r w:rsidR="00035F5F">
        <w:t>.</w:t>
      </w:r>
    </w:p>
    <w:p w14:paraId="670B5876" w14:textId="35D30EFD" w:rsidR="002F3370" w:rsidRDefault="00AC3A7D" w:rsidP="00205CCC">
      <w:pPr>
        <w:spacing w:line="360" w:lineRule="auto"/>
        <w:ind w:firstLine="720"/>
        <w:jc w:val="both"/>
      </w:pPr>
      <w:r>
        <w:t>E</w:t>
      </w:r>
      <w:r w:rsidR="00906044">
        <w:t xml:space="preserve">xtracted DNA and RNA </w:t>
      </w:r>
      <w:r w:rsidR="001B2FBE">
        <w:t xml:space="preserve">along with </w:t>
      </w:r>
      <w:r>
        <w:t xml:space="preserve">all </w:t>
      </w:r>
      <w:r w:rsidR="001B2FBE">
        <w:t>negative filtration and extraction controls were</w:t>
      </w:r>
      <w:r w:rsidR="00906044">
        <w:t xml:space="preserve"> sent to </w:t>
      </w:r>
      <w:proofErr w:type="spellStart"/>
      <w:r w:rsidR="00906044" w:rsidRPr="00906044">
        <w:t>Génome</w:t>
      </w:r>
      <w:proofErr w:type="spellEnd"/>
      <w:r w:rsidR="00906044" w:rsidRPr="00906044">
        <w:t xml:space="preserve"> Québec </w:t>
      </w:r>
      <w:r w:rsidR="00906044">
        <w:t xml:space="preserve">(Montreal; QC Canada) for library preparation and shotgun sequencing. </w:t>
      </w:r>
      <w:r>
        <w:t>P</w:t>
      </w:r>
      <w:r w:rsidR="00F42F23">
        <w:t xml:space="preserve">rocessing steps and quality control </w:t>
      </w:r>
      <w:r w:rsidR="002F3370">
        <w:t xml:space="preserve">of RNA samples </w:t>
      </w:r>
      <w:r>
        <w:t xml:space="preserve">were </w:t>
      </w:r>
      <w:r w:rsidR="00A90DAB">
        <w:t xml:space="preserve">given by the sequencing centre </w:t>
      </w:r>
      <w:r w:rsidR="00F42F23">
        <w:t>as follows</w:t>
      </w:r>
      <w:r w:rsidR="002F3370">
        <w:t>:</w:t>
      </w:r>
    </w:p>
    <w:p w14:paraId="3FCA0A9F" w14:textId="11404DA6" w:rsidR="00F42F23" w:rsidRPr="006E2813" w:rsidRDefault="002F3370" w:rsidP="00250B08">
      <w:pPr>
        <w:spacing w:line="360" w:lineRule="auto"/>
        <w:ind w:firstLine="720"/>
        <w:jc w:val="both"/>
      </w:pPr>
      <w:commentRangeStart w:id="44"/>
      <w:r>
        <w:t>T</w:t>
      </w:r>
      <w:r w:rsidR="00F42F23" w:rsidRPr="00F42F23">
        <w:t xml:space="preserve">otal RNA was quantified using a </w:t>
      </w:r>
      <w:proofErr w:type="spellStart"/>
      <w:r w:rsidR="00F42F23" w:rsidRPr="00F42F23">
        <w:t>NanoDrop</w:t>
      </w:r>
      <w:proofErr w:type="spellEnd"/>
      <w:r w:rsidR="00F42F23" w:rsidRPr="00F42F23">
        <w:t xml:space="preserve"> Spectrophotometer ND-1000 (</w:t>
      </w:r>
      <w:proofErr w:type="spellStart"/>
      <w:r w:rsidR="00F42F23" w:rsidRPr="00F42F23">
        <w:t>NanoDrop</w:t>
      </w:r>
      <w:proofErr w:type="spellEnd"/>
      <w:r w:rsidR="00F42F23" w:rsidRPr="00F42F23">
        <w:t xml:space="preserve"> Technologies, Inc.) </w:t>
      </w:r>
      <w:r w:rsidR="006E2813">
        <w:t xml:space="preserve">(Sup. Tab. 1) </w:t>
      </w:r>
      <w:r w:rsidR="00F42F23" w:rsidRPr="00F42F23">
        <w:t>and its integrity was assessed on a 2100 Bioanalyzer (Agilent T</w:t>
      </w:r>
      <w:r w:rsidR="00F42F23" w:rsidRPr="006E2813">
        <w:t>echnologies) (Sup. Tab</w:t>
      </w:r>
      <w:r w:rsidRPr="006E2813">
        <w:t xml:space="preserve">. </w:t>
      </w:r>
      <w:r w:rsidR="006E2813" w:rsidRPr="006E2813">
        <w:t>2</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w:t>
      </w:r>
      <w:proofErr w:type="spellStart"/>
      <w:r w:rsidR="00F42F23" w:rsidRPr="006E2813">
        <w:t>NEBNext</w:t>
      </w:r>
      <w:proofErr w:type="spellEnd"/>
      <w:r w:rsidR="00F42F23" w:rsidRPr="006E2813">
        <w:t xml:space="preserve"> RNA First Strand Synthesis </w:t>
      </w:r>
      <w:r w:rsidR="004C2E40" w:rsidRPr="006E2813">
        <w:t xml:space="preserve">E7771 </w:t>
      </w:r>
      <w:r w:rsidR="00F42F23" w:rsidRPr="006E2813">
        <w:t xml:space="preserve">and </w:t>
      </w:r>
      <w:proofErr w:type="spellStart"/>
      <w:r w:rsidR="00F42F23" w:rsidRPr="006E2813">
        <w:t>NEBNext</w:t>
      </w:r>
      <w:proofErr w:type="spellEnd"/>
      <w:r w:rsidR="00F42F23" w:rsidRPr="006E2813">
        <w:t xml:space="preserve"> Ultra Directional RNA Second Strand Synthesis Modules (New England Bio</w:t>
      </w:r>
      <w:r w:rsidR="00250B08" w:rsidRPr="006E2813">
        <w:t>l</w:t>
      </w:r>
      <w:r w:rsidR="00F42F23" w:rsidRPr="006E2813">
        <w:t>abs</w:t>
      </w:r>
      <w:r w:rsidR="00250B08" w:rsidRPr="006E2813">
        <w:t>; Whitby; ON Canada</w:t>
      </w:r>
      <w:r w:rsidR="00F42F23" w:rsidRPr="006E2813">
        <w:t xml:space="preserve">). The remaining steps of library preparation were done using the </w:t>
      </w:r>
      <w:proofErr w:type="spellStart"/>
      <w:r w:rsidR="00F42F23" w:rsidRPr="006E2813">
        <w:t>NEBNext</w:t>
      </w:r>
      <w:proofErr w:type="spellEnd"/>
      <w:r w:rsidR="00F42F23" w:rsidRPr="006E2813">
        <w:t xml:space="preserve"> Ultra II DNA Library Prep Kit for Illumina </w:t>
      </w:r>
      <w:r w:rsidR="00250B08" w:rsidRPr="006E2813">
        <w:t>(New England Biolabs;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Pleasanton; CA U.S.A</w:t>
      </w:r>
      <w:r w:rsidR="00F42F23" w:rsidRPr="006E2813">
        <w:t xml:space="preserve">). Average </w:t>
      </w:r>
      <w:r w:rsidRPr="006E2813">
        <w:t>fragment size</w:t>
      </w:r>
      <w:r w:rsidR="00F42F23" w:rsidRPr="006E2813">
        <w:t xml:space="preserve"> was determined using a </w:t>
      </w:r>
      <w:proofErr w:type="spellStart"/>
      <w:r w:rsidR="003728CE" w:rsidRPr="006E2813">
        <w:t>LabChip</w:t>
      </w:r>
      <w:proofErr w:type="spellEnd"/>
      <w:r w:rsidR="003728CE" w:rsidRPr="006E2813">
        <w:t xml:space="preserve">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1F258D3D" w14:textId="54CC3639" w:rsidR="00F42F23" w:rsidRDefault="002F3370" w:rsidP="00AC0270">
      <w:pPr>
        <w:spacing w:line="360" w:lineRule="auto"/>
        <w:ind w:firstLine="720"/>
        <w:jc w:val="both"/>
      </w:pPr>
      <w:r w:rsidRPr="006E2813">
        <w:lastRenderedPageBreak/>
        <w:t>gDNA was quantified using the Quant-</w:t>
      </w:r>
      <w:proofErr w:type="spellStart"/>
      <w:r w:rsidRPr="006E2813">
        <w:t>iT</w:t>
      </w:r>
      <w:proofErr w:type="spellEnd"/>
      <w:r w:rsidRPr="006E2813">
        <w:t xml:space="preserve">™ </w:t>
      </w:r>
      <w:proofErr w:type="spellStart"/>
      <w:r w:rsidRPr="006E2813">
        <w:t>PicoGreen</w:t>
      </w:r>
      <w:proofErr w:type="spellEnd"/>
      <w:r w:rsidRPr="006E2813">
        <w:t>® dsDNA Assay Kit (</w:t>
      </w:r>
      <w:r w:rsidR="00433D99" w:rsidRPr="006E2813">
        <w:t>Thermo Fisher</w:t>
      </w:r>
      <w:r w:rsidR="00250B08" w:rsidRPr="006E2813">
        <w:t xml:space="preserve"> Scientific; Burlington; ON Canada</w:t>
      </w:r>
      <w:r w:rsidRPr="006E2813">
        <w:t xml:space="preserve">) (Sup. Tab. </w:t>
      </w:r>
      <w:r w:rsidR="006E2813" w:rsidRPr="006E2813">
        <w:t>3</w:t>
      </w:r>
      <w:r w:rsidRPr="006E2813">
        <w:t>). Libraries</w:t>
      </w:r>
      <w:r w:rsidRPr="002F3370">
        <w:t xml:space="preserve"> were generated using the </w:t>
      </w:r>
      <w:proofErr w:type="spellStart"/>
      <w:r w:rsidRPr="002F3370">
        <w:t>NEBNext</w:t>
      </w:r>
      <w:proofErr w:type="spellEnd"/>
      <w:r w:rsidRPr="002F3370">
        <w:t xml:space="preserve"> Ultra II DNA Library Prep Kit for Illumina </w:t>
      </w:r>
      <w:r w:rsidR="003728CE" w:rsidRPr="00F42F23">
        <w:t>(New England Bio</w:t>
      </w:r>
      <w:r w:rsidR="003728CE">
        <w:t>l</w:t>
      </w:r>
      <w:r w:rsidR="003728CE" w:rsidRPr="00F42F23">
        <w:t>abs</w:t>
      </w:r>
      <w:r w:rsidR="003728CE">
        <w:t>; Whitby; ON Canada</w:t>
      </w:r>
      <w:r w:rsidR="003728CE" w:rsidRPr="00F42F23">
        <w:t>)</w:t>
      </w:r>
      <w:r w:rsidRPr="002F3370">
        <w:t xml:space="preserve"> as per the manufacturer’s recommendations. Adapters and PCR primers were purchased from IDT</w:t>
      </w:r>
      <w:r w:rsidR="003728CE">
        <w:t xml:space="preserve"> (Coralville; IA U.S.A.)</w:t>
      </w:r>
      <w:r w:rsidRPr="002F3370">
        <w:t xml:space="preserve">. Size selection of libraries </w:t>
      </w:r>
      <w:r>
        <w:t>for</w:t>
      </w:r>
      <w:r w:rsidRPr="002F3370">
        <w:t xml:space="preserve"> the desired insert size </w:t>
      </w:r>
      <w:r>
        <w:t>was</w:t>
      </w:r>
      <w:r w:rsidRPr="002F3370">
        <w:t xml:space="preserve"> performed using </w:t>
      </w:r>
      <w:proofErr w:type="spellStart"/>
      <w:r w:rsidRPr="002F3370">
        <w:t>SparQ</w:t>
      </w:r>
      <w:proofErr w:type="spellEnd"/>
      <w:r w:rsidRPr="002F3370">
        <w:t xml:space="preserve"> beads (</w:t>
      </w:r>
      <w:r w:rsidR="003728CE">
        <w:t xml:space="preserve">VWR; </w:t>
      </w:r>
      <w:r w:rsidR="003728CE" w:rsidRPr="003728CE">
        <w:t>Mississauga</w:t>
      </w:r>
      <w:r w:rsidR="003728CE">
        <w:t>; ON Canada</w:t>
      </w:r>
      <w:r w:rsidRPr="002F3370">
        <w:t xml:space="preserve">). Libraries were quantified using the Kapa Illumina GA with Revised Primers-SYBR Fast Universal kit </w:t>
      </w:r>
      <w:r w:rsidR="003728CE" w:rsidRPr="00F42F23">
        <w:t>(</w:t>
      </w:r>
      <w:r w:rsidR="003728CE" w:rsidRPr="00250B08">
        <w:t>Roche Sequencing Solutions Inc</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w:t>
      </w:r>
      <w:proofErr w:type="spellStart"/>
      <w:r w:rsidRPr="002F3370">
        <w:t>LabChip</w:t>
      </w:r>
      <w:proofErr w:type="spellEnd"/>
      <w:r w:rsidRPr="002F3370">
        <w:t xml:space="preserve"> GXII instrument</w:t>
      </w:r>
      <w:r>
        <w:t xml:space="preserve"> </w:t>
      </w:r>
      <w:r w:rsidR="003728CE" w:rsidRPr="002F3370">
        <w:t>(PerkinElmer)</w:t>
      </w:r>
      <w:r w:rsidRPr="002F3370">
        <w:t>.</w:t>
      </w:r>
    </w:p>
    <w:p w14:paraId="13A6AB74" w14:textId="5F01E398"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w:t>
      </w:r>
      <w:r w:rsidR="00AC3A7D">
        <w:t xml:space="preserve">both </w:t>
      </w:r>
      <w:r>
        <w:t xml:space="preserve">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commentRangeEnd w:id="44"/>
      <w:r w:rsidR="00CC5E77">
        <w:rPr>
          <w:rStyle w:val="CommentReference"/>
        </w:rPr>
        <w:commentReference w:id="44"/>
      </w:r>
    </w:p>
    <w:p w14:paraId="3C266BBE" w14:textId="36AE1928" w:rsidR="00906044" w:rsidRDefault="00906044" w:rsidP="00205CCC">
      <w:pPr>
        <w:spacing w:line="360" w:lineRule="auto"/>
        <w:ind w:firstLine="720"/>
        <w:jc w:val="both"/>
      </w:pPr>
      <w:r w:rsidRPr="006E2813">
        <w:t xml:space="preserve">During library preparation, normalization was performed </w:t>
      </w:r>
      <w:r w:rsidR="00A90DAB">
        <w:t>by processing equal volumes of samples instead of the common procedure to process equal</w:t>
      </w:r>
      <w:r w:rsidRPr="006E2813">
        <w:t xml:space="preserve"> </w:t>
      </w:r>
      <w:r w:rsidR="00205CCC" w:rsidRPr="006E2813">
        <w:t>concentration</w:t>
      </w:r>
      <w:r w:rsidR="00A90DAB">
        <w:t>s of samples.</w:t>
      </w:r>
      <w:r w:rsidRPr="006E2813">
        <w:t xml:space="preserve"> </w:t>
      </w:r>
      <w:r w:rsidR="00A90DAB">
        <w:t xml:space="preserve">We chose this alternative normalization </w:t>
      </w:r>
      <w:r w:rsidR="001A39C7">
        <w:t xml:space="preserve">method </w:t>
      </w:r>
      <w:r w:rsidRPr="006E2813">
        <w:t xml:space="preserve">because </w:t>
      </w:r>
      <w:r w:rsidR="00566242">
        <w:t>it allowed</w:t>
      </w:r>
      <w:r w:rsidRPr="006E2813">
        <w:t xml:space="preserve"> for an </w:t>
      </w:r>
      <w:commentRangeStart w:id="45"/>
      <w:r w:rsidR="001A39C7" w:rsidRPr="006E2813">
        <w:t xml:space="preserve">equal relative sequencing depth </w:t>
      </w:r>
      <w:commentRangeEnd w:id="45"/>
      <w:r w:rsidR="001A39C7">
        <w:rPr>
          <w:rStyle w:val="CommentReference"/>
        </w:rPr>
        <w:commentReference w:id="45"/>
      </w:r>
      <w:r w:rsidR="00566242">
        <w:t>per</w:t>
      </w:r>
      <w:r w:rsidRPr="006E2813">
        <w:t xml:space="preserve"> sample as </w:t>
      </w:r>
      <w:r w:rsidR="00AC3A7D">
        <w:t>opposed</w:t>
      </w:r>
      <w:r w:rsidR="00AC3A7D" w:rsidRPr="006E2813">
        <w:t xml:space="preserve"> </w:t>
      </w:r>
      <w:r w:rsidRPr="006E2813">
        <w:t>to an equal total sequencing depth</w:t>
      </w:r>
      <w:r w:rsidR="00566242">
        <w:t>.</w:t>
      </w:r>
      <w:r w:rsidRPr="006E2813">
        <w:t xml:space="preserve"> </w:t>
      </w:r>
      <w:r w:rsidR="001A39C7">
        <w:t>That way, the relative numbers of reads per sample mirrored the relative amount of DNA/RNA in each sample, avoiding an</w:t>
      </w:r>
      <w:r w:rsidRPr="006E2813">
        <w:t xml:space="preserve"> over- or underrepresent</w:t>
      </w:r>
      <w:r w:rsidR="001A39C7">
        <w:t>ation</w:t>
      </w:r>
      <w:r w:rsidRPr="006E2813">
        <w:t xml:space="preserve"> </w:t>
      </w:r>
      <w:r w:rsidR="001A39C7">
        <w:t xml:space="preserve">of </w:t>
      </w:r>
      <w:r w:rsidRPr="006E2813">
        <w:t>samples with high</w:t>
      </w:r>
      <w:r w:rsidR="00A90DAB">
        <w:t>er</w:t>
      </w:r>
      <w:r w:rsidRPr="006E2813">
        <w:t xml:space="preserve"> or low</w:t>
      </w:r>
      <w:r w:rsidR="00A90DAB">
        <w:t>er</w:t>
      </w:r>
      <w:r w:rsidRPr="006E2813">
        <w:t xml:space="preserve"> DNA/RNA amounts. </w:t>
      </w:r>
      <w:commentRangeStart w:id="46"/>
      <w:commentRangeStart w:id="47"/>
      <w:r w:rsidRPr="006E2813">
        <w:t xml:space="preserve">The </w:t>
      </w:r>
      <w:r w:rsidR="00767928" w:rsidRPr="006E2813">
        <w:t>DNA librar</w:t>
      </w:r>
      <w:r w:rsidR="00C72534" w:rsidRPr="006E2813">
        <w:t>ies</w:t>
      </w:r>
      <w:r w:rsidR="00767928" w:rsidRPr="006E2813">
        <w:t xml:space="preserve"> yielded fragments </w:t>
      </w:r>
      <w:r w:rsidR="00AC3A7D">
        <w:t>of ~</w:t>
      </w:r>
      <w:r w:rsidR="00433D99" w:rsidRPr="006E2813">
        <w:t>438</w:t>
      </w:r>
      <w:r w:rsidR="00767928" w:rsidRPr="006E2813">
        <w:t xml:space="preserve"> bp length</w:t>
      </w:r>
      <w:r w:rsidR="000421AB" w:rsidRPr="006E2813">
        <w:t xml:space="preserve">, whereas the </w:t>
      </w:r>
      <w:r w:rsidRPr="006E2813">
        <w:t>RNA librar</w:t>
      </w:r>
      <w:r w:rsidR="00C72534" w:rsidRPr="006E2813">
        <w:t>ies</w:t>
      </w:r>
      <w:r w:rsidRPr="006E2813">
        <w:t xml:space="preserve"> yielded</w:t>
      </w:r>
      <w:r>
        <w:t xml:space="preserve"> fragments </w:t>
      </w:r>
      <w:r w:rsidR="00AC3A7D">
        <w:t>of ~</w:t>
      </w:r>
      <w:r w:rsidR="00433D99" w:rsidRPr="00433D99">
        <w:t>303</w:t>
      </w:r>
      <w:r>
        <w:t> bp length</w:t>
      </w:r>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r w:rsidR="000813BC">
        <w:t>)</w:t>
      </w:r>
      <w:commentRangeEnd w:id="46"/>
      <w:r w:rsidR="00AC0270">
        <w:rPr>
          <w:rStyle w:val="CommentReference"/>
        </w:rPr>
        <w:commentReference w:id="46"/>
      </w:r>
      <w:commentRangeEnd w:id="47"/>
      <w:r w:rsidR="001A39C7">
        <w:rPr>
          <w:rStyle w:val="CommentReference"/>
        </w:rPr>
        <w:commentReference w:id="47"/>
      </w:r>
      <w:r w:rsidR="000421AB">
        <w:t>. T</w:t>
      </w:r>
      <w:r>
        <w:t xml:space="preserve">o be able to compare DNA and RNA without choosing unnecessarily long </w:t>
      </w:r>
      <w:proofErr w:type="gramStart"/>
      <w:r>
        <w:t>paired-end</w:t>
      </w:r>
      <w:proofErr w:type="gramEnd"/>
      <w:r>
        <w:t xml:space="preserve"> reads, both libraries were sequenced </w:t>
      </w:r>
      <w:r w:rsidR="00AC3A7D">
        <w:t>in a single</w:t>
      </w:r>
      <w:r>
        <w:t xml:space="preserve"> </w:t>
      </w:r>
      <w:r w:rsidR="00E05CD2">
        <w:t xml:space="preserve">Illumina </w:t>
      </w:r>
      <w:proofErr w:type="spellStart"/>
      <w:r>
        <w:t>MiSeq</w:t>
      </w:r>
      <w:proofErr w:type="spellEnd"/>
      <w:r>
        <w:t> PE 150</w:t>
      </w:r>
      <w:r w:rsidR="0092616B">
        <w:t xml:space="preserve"> </w:t>
      </w:r>
      <w:r>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32907F67" w14:textId="19C8A5B2" w:rsidR="00F356F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w:t>
      </w:r>
      <w:proofErr w:type="gramStart"/>
      <w:r w:rsidRPr="00E05CD2">
        <w:t>paired</w:t>
      </w:r>
      <w:r>
        <w:t>-end</w:t>
      </w:r>
      <w:proofErr w:type="gramEnd"/>
      <w:r w:rsidRPr="00E05CD2">
        <w:t xml:space="preserve"> </w:t>
      </w:r>
      <w:r w:rsidR="001A39C7">
        <w:t>reads</w:t>
      </w:r>
      <w:r w:rsidRPr="00E05CD2">
        <w:t xml:space="preserve">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w:t>
      </w:r>
      <w:r w:rsidR="00AC3A7D">
        <w:t xml:space="preserve">with an </w:t>
      </w:r>
      <w:r w:rsidR="00205CCC">
        <w:t xml:space="preserve">average </w:t>
      </w:r>
      <w:r w:rsidR="00AC3A7D">
        <w:t xml:space="preserve">of </w:t>
      </w:r>
      <w:r w:rsidR="00205CCC" w:rsidRPr="00205CCC">
        <w:rPr>
          <w:highlight w:val="yellow"/>
        </w:rPr>
        <w:t>XXX</w:t>
      </w:r>
      <w:r w:rsidR="00205CCC">
        <w:t xml:space="preserve"> per sample</w:t>
      </w:r>
      <w:r w:rsidR="00F42F23">
        <w:t xml:space="preserve">, </w:t>
      </w:r>
      <w:commentRangeStart w:id="48"/>
      <w:r w:rsidR="00F42F23">
        <w:t xml:space="preserve">whereby the </w:t>
      </w:r>
      <w:r w:rsidR="00414D8B">
        <w:t>display</w:t>
      </w:r>
      <w:r w:rsidR="00F42F23">
        <w:t xml:space="preserve"> tank RNA samples </w:t>
      </w:r>
      <w:r w:rsidR="00AC3A7D">
        <w:t xml:space="preserve">contained </w:t>
      </w:r>
      <w:r w:rsidR="00F42F23">
        <w:t xml:space="preserve">on average </w:t>
      </w:r>
      <w:r w:rsidR="00AC3A7D">
        <w:t xml:space="preserve">an </w:t>
      </w:r>
      <w:r w:rsidR="00F42F23">
        <w:t xml:space="preserve">order of magnitude more sequences than the other samples due to our normalization method </w:t>
      </w:r>
      <w:commentRangeEnd w:id="48"/>
      <w:r w:rsidR="00CC5E77">
        <w:rPr>
          <w:rStyle w:val="CommentReference"/>
        </w:rPr>
        <w:commentReference w:id="48"/>
      </w:r>
      <w:r w:rsidR="00F42F23" w:rsidRPr="00215C89">
        <w:t>(S</w:t>
      </w:r>
      <w:r w:rsidR="00F42F23" w:rsidRPr="006E2813">
        <w:t xml:space="preserve">up. Tab. </w:t>
      </w:r>
      <w:r w:rsidR="006E2813" w:rsidRPr="006E2813">
        <w:t>4+5 – note: will be turned into sunburst diagram</w:t>
      </w:r>
      <w:r w:rsidR="00F42F23" w:rsidRPr="006E2813">
        <w:t>).</w:t>
      </w:r>
      <w:r w:rsidR="00CE5E45">
        <w:t xml:space="preserve"> </w:t>
      </w:r>
      <w:r w:rsidR="00F42F23">
        <w:t>We</w:t>
      </w:r>
      <w:r>
        <w:t xml:space="preserve"> processed </w:t>
      </w:r>
      <w:r w:rsidR="00F42F23">
        <w:t xml:space="preserve">the sequences </w:t>
      </w:r>
      <w:r>
        <w:t xml:space="preserve">in </w:t>
      </w:r>
      <w:r w:rsidR="008F5195">
        <w:t>six</w:t>
      </w:r>
      <w:r>
        <w:t xml:space="preserve"> steps, using </w:t>
      </w:r>
      <w:r w:rsidR="002E3D51">
        <w:t>multiple</w:t>
      </w:r>
      <w:r>
        <w:t xml:space="preserve"> common tools</w:t>
      </w:r>
      <w:r w:rsidR="002E3D51">
        <w:t>/parameters</w:t>
      </w:r>
      <w:r>
        <w:t xml:space="preserve"> </w:t>
      </w:r>
      <w:r w:rsidR="00AC3A7D">
        <w:t xml:space="preserve">for </w:t>
      </w:r>
      <w:r>
        <w:t>each step</w:t>
      </w:r>
      <w:r w:rsidR="008D510C">
        <w:t xml:space="preserve"> (Fig. 2). </w:t>
      </w:r>
    </w:p>
    <w:p w14:paraId="3717FCE4" w14:textId="13957102" w:rsidR="00F356FA" w:rsidRPr="00AC0270" w:rsidRDefault="00F356FA" w:rsidP="00860034">
      <w:pPr>
        <w:spacing w:line="360" w:lineRule="auto"/>
        <w:jc w:val="both"/>
        <w:rPr>
          <w:u w:val="single"/>
        </w:rPr>
      </w:pPr>
      <w:r w:rsidRPr="00AC0270">
        <w:rPr>
          <w:u w:val="single"/>
        </w:rPr>
        <w:t>S</w:t>
      </w:r>
      <w:r w:rsidR="008D510C" w:rsidRPr="00AC0270">
        <w:rPr>
          <w:u w:val="single"/>
        </w:rPr>
        <w:t>tep one (t</w:t>
      </w:r>
      <w:r w:rsidR="002E3D51" w:rsidRPr="00AC0270">
        <w:rPr>
          <w:u w:val="single"/>
        </w:rPr>
        <w:t>rimming and quality filtering</w:t>
      </w:r>
      <w:r w:rsidRPr="00AC0270">
        <w:rPr>
          <w:u w:val="single"/>
        </w:rPr>
        <w:t>):</w:t>
      </w:r>
    </w:p>
    <w:p w14:paraId="3B762631" w14:textId="2D8C5A59" w:rsidR="00F356FA" w:rsidRDefault="00F356FA" w:rsidP="00F356FA">
      <w:pPr>
        <w:spacing w:line="360" w:lineRule="auto"/>
        <w:ind w:firstLine="709"/>
        <w:jc w:val="both"/>
      </w:pPr>
      <w:r>
        <w:lastRenderedPageBreak/>
        <w:t>W</w:t>
      </w:r>
      <w:r w:rsidR="008D510C">
        <w:t>e used</w:t>
      </w:r>
      <w:r w:rsidR="002E3D51">
        <w:t xml:space="preserve"> </w:t>
      </w:r>
      <w:proofErr w:type="spellStart"/>
      <w:r w:rsidR="00E05CD2">
        <w:t>Trimmomatic</w:t>
      </w:r>
      <w:proofErr w:type="spellEnd"/>
      <w:r w:rsidR="00E05CD2">
        <w:t xml:space="preserve"> </w:t>
      </w:r>
      <w:r w:rsidR="00E05CD2">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rsidR="00E05CD2">
        <w:fldChar w:fldCharType="separate"/>
      </w:r>
      <w:r w:rsidR="00E05CD2" w:rsidRPr="00E05CD2">
        <w:rPr>
          <w:noProof/>
        </w:rPr>
        <w:t>(Bolger et al., 2014)</w:t>
      </w:r>
      <w:r w:rsidR="00E05CD2">
        <w:fldChar w:fldCharType="end"/>
      </w:r>
      <w:r w:rsidR="00E05CD2">
        <w:t xml:space="preserve"> </w:t>
      </w:r>
      <w:r w:rsidR="00AC3A7D">
        <w:t xml:space="preserve">at </w:t>
      </w:r>
      <w:r w:rsidR="00A72407" w:rsidRPr="00205CCC">
        <w:t xml:space="preserve">four different </w:t>
      </w:r>
      <w:r w:rsidR="009900C8">
        <w:t>PHRED scores</w:t>
      </w:r>
      <w:r w:rsidR="00A72407" w:rsidRPr="00205CCC">
        <w:t xml:space="preserve"> (﻿</w:t>
      </w:r>
      <w:r w:rsidR="00205CCC" w:rsidRPr="00205CCC">
        <w:t xml:space="preserve">PHRED </w:t>
      </w:r>
      <w:commentRangeStart w:id="49"/>
      <w:commentRangeStart w:id="50"/>
      <w:r w:rsidR="008945AA" w:rsidRPr="00205CCC">
        <w:t>≤</w:t>
      </w:r>
      <w:r w:rsidR="008945AA">
        <w:t>5</w:t>
      </w:r>
      <w:r w:rsidR="008945AA" w:rsidRPr="00205CCC">
        <w:t xml:space="preserve">, ≤10, </w:t>
      </w:r>
      <w:commentRangeEnd w:id="49"/>
      <w:r w:rsidR="008945AA">
        <w:rPr>
          <w:rStyle w:val="CommentReference"/>
        </w:rPr>
        <w:commentReference w:id="49"/>
      </w:r>
      <w:commentRangeEnd w:id="50"/>
      <w:r w:rsidR="008945AA">
        <w:rPr>
          <w:rStyle w:val="CommentReference"/>
        </w:rPr>
        <w:commentReference w:id="50"/>
      </w:r>
      <w:r w:rsidR="00205CCC" w:rsidRPr="00205CCC">
        <w:t>≤1</w:t>
      </w:r>
      <w:r w:rsidR="00A72407">
        <w:t>5</w:t>
      </w:r>
      <w:r w:rsidR="00205CCC" w:rsidRPr="00205CCC">
        <w:t>, and ≤20</w:t>
      </w:r>
      <w:r w:rsidR="00E05CD2" w:rsidRPr="00205CCC">
        <w:t>)</w:t>
      </w:r>
      <w:r w:rsidR="007F3E17">
        <w:t xml:space="preserve"> </w:t>
      </w:r>
      <w:r w:rsidR="008945AA">
        <w:t xml:space="preserve">to trim the leading and trailing low-quality nucleotides of each read </w:t>
      </w:r>
      <w:r w:rsidR="009900C8">
        <w:t xml:space="preserve">and to run a sliding window of size 4 over each read, cutting it if the average quality of nucleotides in the sliding window was below the respective PHRED scores. </w:t>
      </w:r>
      <w:r w:rsidR="00EA489F">
        <w:t>Additionally, w</w:t>
      </w:r>
      <w:r w:rsidR="009900C8">
        <w:t xml:space="preserve">e excluded reads shorter than 25 nucleotides </w:t>
      </w:r>
      <w:r w:rsidR="00EA489F">
        <w:t xml:space="preserve">after trimming. </w:t>
      </w:r>
      <w:r w:rsidR="009900C8">
        <w:t xml:space="preserve">The exact command was the following, </w:t>
      </w:r>
      <w:r w:rsidR="007F3E17">
        <w:t xml:space="preserve">where X represents the respective PHRED score cut-off: </w:t>
      </w:r>
      <w:proofErr w:type="gramStart"/>
      <w:r w:rsidR="007F3E17" w:rsidRPr="007F3E17">
        <w:rPr>
          <w:rFonts w:ascii="Courier New" w:eastAsia="MS Mincho" w:hAnsi="Courier New" w:cs="Courier New"/>
        </w:rPr>
        <w:t>ILLUMINACLIP:TruSeq</w:t>
      </w:r>
      <w:proofErr w:type="gramEnd"/>
      <w:r w:rsidR="007F3E17" w:rsidRPr="007F3E17">
        <w:rPr>
          <w:rFonts w:ascii="Courier New" w:eastAsia="MS Mincho" w:hAnsi="Courier New" w:cs="Courier New"/>
        </w:rPr>
        <w:t>3-PE.fa:2:30:10, LEADING:X TRAILING:X, SLIDINGWINDOW:4:X MINLEN:25</w:t>
      </w:r>
      <w:r w:rsidR="008D510C" w:rsidRPr="00205CCC">
        <w:t>.</w:t>
      </w:r>
      <w:r w:rsidR="008D510C">
        <w:t xml:space="preserve"> </w:t>
      </w:r>
      <w:r w:rsidR="00A2040A">
        <w:tab/>
      </w:r>
    </w:p>
    <w:p w14:paraId="17ED6C09" w14:textId="358F266C" w:rsidR="00F356FA" w:rsidRPr="00860034" w:rsidRDefault="00F356FA" w:rsidP="00F356FA">
      <w:pPr>
        <w:spacing w:line="360" w:lineRule="auto"/>
        <w:jc w:val="both"/>
        <w:rPr>
          <w:u w:val="single"/>
        </w:rPr>
      </w:pPr>
      <w:r w:rsidRPr="00860034">
        <w:rPr>
          <w:u w:val="single"/>
        </w:rPr>
        <w:t>S</w:t>
      </w:r>
      <w:r w:rsidR="008D510C" w:rsidRPr="00860034">
        <w:rPr>
          <w:u w:val="single"/>
        </w:rPr>
        <w:t>tep two (</w:t>
      </w:r>
      <w:r w:rsidR="002E3D51" w:rsidRPr="00860034">
        <w:rPr>
          <w:u w:val="single"/>
        </w:rPr>
        <w:t>rRNA sorting</w:t>
      </w:r>
      <w:r w:rsidRPr="00860034">
        <w:rPr>
          <w:u w:val="single"/>
        </w:rPr>
        <w:t>):</w:t>
      </w:r>
    </w:p>
    <w:p w14:paraId="38B1DC4F" w14:textId="77777777" w:rsidR="00DB6B95" w:rsidRDefault="00F356FA" w:rsidP="00860034">
      <w:pPr>
        <w:spacing w:line="360" w:lineRule="auto"/>
        <w:ind w:firstLine="709"/>
        <w:jc w:val="both"/>
      </w:pPr>
      <w:r>
        <w:t>W</w:t>
      </w:r>
      <w:r w:rsidR="008D510C">
        <w:t xml:space="preserve">e used </w:t>
      </w:r>
      <w:r w:rsidR="00457738">
        <w:t>three</w:t>
      </w:r>
      <w:r w:rsidR="008D510C">
        <w:t xml:space="preserve"> approaches</w:t>
      </w:r>
      <w:r w:rsidR="00457738">
        <w:t xml:space="preserve"> to sort reads into rRNA and non-rRNA</w:t>
      </w:r>
      <w:r w:rsidR="00946C57">
        <w:t xml:space="preserve"> </w:t>
      </w:r>
      <w:r w:rsidR="00457738">
        <w:t>reads</w:t>
      </w:r>
      <w:r w:rsidR="008D510C">
        <w:t>:</w:t>
      </w:r>
      <w:r w:rsidR="002E3D51">
        <w:t xml:space="preserve"> </w:t>
      </w:r>
      <w:r w:rsidR="007F3E17">
        <w:t xml:space="preserve">1) </w:t>
      </w:r>
      <w:r w:rsidR="002E3D51">
        <w:t xml:space="preserve">alignment-based – </w:t>
      </w:r>
      <w:commentRangeStart w:id="51"/>
      <w:proofErr w:type="spellStart"/>
      <w:r w:rsidR="002E3D51">
        <w:t>SortMeRNA</w:t>
      </w:r>
      <w:commentRangeEnd w:id="51"/>
      <w:proofErr w:type="spellEnd"/>
      <w:r w:rsidR="003C5AAB">
        <w:rPr>
          <w:rStyle w:val="CommentReference"/>
        </w:rPr>
        <w:commentReference w:id="51"/>
      </w:r>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9A5B17">
        <w:t>,</w:t>
      </w:r>
      <w:r w:rsidR="007F3E17">
        <w:t xml:space="preserve"> </w:t>
      </w:r>
      <w:r w:rsidR="009A5B17">
        <w:t>which sorts</w:t>
      </w:r>
      <w:r w:rsidR="00946C57">
        <w:t xml:space="preserve"> </w:t>
      </w:r>
      <w:r w:rsidR="009A5B17">
        <w:t xml:space="preserve">reads by aligning them to rRNA databases. </w:t>
      </w:r>
      <w:r w:rsidR="009A5B17">
        <w:rPr>
          <w:rFonts w:eastAsia="MS Mincho" w:cstheme="minorHAnsi"/>
        </w:rPr>
        <w:t>T</w:t>
      </w:r>
      <w:r w:rsidR="009A5B17" w:rsidRPr="00537F54">
        <w:rPr>
          <w:rFonts w:eastAsia="MS Mincho" w:cstheme="minorHAnsi"/>
        </w:rPr>
        <w:t xml:space="preserve">rimmed </w:t>
      </w:r>
      <w:r w:rsidR="009A5B17">
        <w:rPr>
          <w:rFonts w:eastAsia="MS Mincho" w:cstheme="minorHAnsi"/>
        </w:rPr>
        <w:t>forward</w:t>
      </w:r>
      <w:r w:rsidR="009A5B17" w:rsidRPr="00537F54">
        <w:rPr>
          <w:rFonts w:eastAsia="MS Mincho" w:cstheme="minorHAnsi"/>
        </w:rPr>
        <w:t xml:space="preserve"> and </w:t>
      </w:r>
      <w:r w:rsidR="009A5B17">
        <w:rPr>
          <w:rFonts w:eastAsia="MS Mincho" w:cstheme="minorHAnsi"/>
        </w:rPr>
        <w:t>reverse</w:t>
      </w:r>
      <w:r w:rsidR="009A5B17" w:rsidRPr="00537F54">
        <w:rPr>
          <w:rFonts w:eastAsia="MS Mincho" w:cstheme="minorHAnsi"/>
        </w:rPr>
        <w:t xml:space="preserve"> reads</w:t>
      </w:r>
      <w:r w:rsidR="009A5B17">
        <w:t xml:space="preserve"> were aligned </w:t>
      </w:r>
      <w:r w:rsidR="007F3E17">
        <w:t>against</w:t>
      </w:r>
      <w:r w:rsidR="00860034">
        <w:t xml:space="preserve"> </w:t>
      </w:r>
      <w:r w:rsidR="007F3E17">
        <w:t>all program-internal rRNA databases</w:t>
      </w:r>
      <w:r w:rsidR="002E3D51">
        <w:t xml:space="preserve"> </w:t>
      </w:r>
      <w:r w:rsidR="00AC3A7D">
        <w:t>using</w:t>
      </w:r>
      <w:r w:rsidR="00860034">
        <w:t xml:space="preserve">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7F3E17">
        <w:rPr>
          <w:rFonts w:ascii="Courier New" w:eastAsia="MS Mincho" w:hAnsi="Courier New" w:cs="Courier New"/>
        </w:rPr>
        <w:t> 1</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7F3E17">
        <w:t xml:space="preserve">, </w:t>
      </w:r>
      <w:r w:rsidR="0013277C" w:rsidRPr="0013277C">
        <w:rPr>
          <w:rFonts w:ascii="Courier New" w:eastAsia="MS Mincho" w:hAnsi="Courier New" w:cs="Courier New"/>
        </w:rPr>
        <w:t>--</w:t>
      </w:r>
      <w:proofErr w:type="spellStart"/>
      <w:r w:rsidR="0013277C" w:rsidRPr="0013277C">
        <w:rPr>
          <w:rFonts w:ascii="Courier New" w:eastAsia="MS Mincho" w:hAnsi="Courier New" w:cs="Courier New"/>
        </w:rPr>
        <w:t>paired_in</w:t>
      </w:r>
      <w:proofErr w:type="spellEnd"/>
      <w:r w:rsidR="0013277C">
        <w:t xml:space="preserve">, </w:t>
      </w:r>
      <w:r w:rsidR="007F3E17">
        <w:t xml:space="preserve">and </w:t>
      </w:r>
      <w:r w:rsidR="00AC3A7D">
        <w:t xml:space="preserve">all </w:t>
      </w:r>
      <w:r w:rsidR="007F3E17">
        <w:t>other parameters set to default</w:t>
      </w:r>
      <w:r w:rsidR="00860034" w:rsidRPr="00537F54">
        <w:rPr>
          <w:rFonts w:eastAsia="MS Mincho" w:cstheme="minorHAnsi"/>
        </w:rPr>
        <w:t xml:space="preserve">; </w:t>
      </w:r>
      <w:r w:rsidR="00860034">
        <w:rPr>
          <w:rFonts w:eastAsia="MS Mincho" w:cstheme="minorHAnsi"/>
        </w:rPr>
        <w:t>resulting</w:t>
      </w:r>
      <w:r w:rsidR="00860034" w:rsidRPr="00537F54">
        <w:rPr>
          <w:rFonts w:eastAsia="MS Mincho" w:cstheme="minorHAnsi"/>
        </w:rPr>
        <w:t xml:space="preserve"> read names were concatenated and </w:t>
      </w:r>
      <w:r w:rsidR="00860034">
        <w:rPr>
          <w:rFonts w:eastAsia="MS Mincho" w:cstheme="minorHAnsi"/>
        </w:rPr>
        <w:t>reads</w:t>
      </w:r>
      <w:r w:rsidR="00860034" w:rsidRPr="00537F54">
        <w:rPr>
          <w:rFonts w:eastAsia="MS Mincho" w:cstheme="minorHAnsi"/>
        </w:rPr>
        <w:t xml:space="preserve"> were extracted from the trimmed </w:t>
      </w:r>
      <w:r w:rsidR="00DA39D8">
        <w:rPr>
          <w:rFonts w:eastAsia="MS Mincho" w:cstheme="minorHAnsi"/>
        </w:rPr>
        <w:t>forward</w:t>
      </w:r>
      <w:r w:rsidR="00860034" w:rsidRPr="00537F54">
        <w:rPr>
          <w:rFonts w:eastAsia="MS Mincho" w:cstheme="minorHAnsi"/>
        </w:rPr>
        <w:t xml:space="preserve"> and </w:t>
      </w:r>
      <w:r w:rsidR="00DA39D8">
        <w:rPr>
          <w:rFonts w:eastAsia="MS Mincho" w:cstheme="minorHAnsi"/>
        </w:rPr>
        <w:t>reverse</w:t>
      </w:r>
      <w:r w:rsidR="00860034" w:rsidRPr="00537F54">
        <w:rPr>
          <w:rFonts w:eastAsia="MS Mincho" w:cstheme="minorHAnsi"/>
        </w:rPr>
        <w:t xml:space="preserve"> reads to obtain paired reads</w:t>
      </w:r>
      <w:r w:rsidR="002E3D51">
        <w:t xml:space="preserve">, </w:t>
      </w:r>
      <w:r w:rsidR="007F3E17">
        <w:t xml:space="preserve">2) </w:t>
      </w:r>
      <w:r w:rsidR="002E3D51">
        <w:t>H</w:t>
      </w:r>
      <w:r w:rsidR="003C5AAB">
        <w:t xml:space="preserve">idden </w:t>
      </w:r>
      <w:r w:rsidR="002E3D51">
        <w:t>M</w:t>
      </w:r>
      <w:r w:rsidR="003C5AAB">
        <w:t>arkov model</w:t>
      </w:r>
      <w:r w:rsidR="002E3D51">
        <w:t xml:space="preserve">-based </w:t>
      </w:r>
      <w:r w:rsidR="009A5B17">
        <w:t xml:space="preserve">(HMM-based) </w:t>
      </w:r>
      <w:r w:rsidR="002E3D51">
        <w:t xml:space="preserve">– </w:t>
      </w:r>
      <w:proofErr w:type="spellStart"/>
      <w:r w:rsidR="002E3D51">
        <w:t>barrnap</w:t>
      </w:r>
      <w:proofErr w:type="spellEnd"/>
      <w:r w:rsidR="002E3D51">
        <w:t xml:space="preserve"> </w:t>
      </w:r>
      <w:r w:rsidR="00537F54">
        <w:t xml:space="preserve"> </w:t>
      </w:r>
      <w:commentRangeStart w:id="52"/>
      <w:commentRangeStart w:id="53"/>
      <w:r w:rsidR="00DA39D8">
        <w:fldChar w:fldCharType="begin" w:fldLock="1"/>
      </w:r>
      <w:r w:rsidR="00DA39D8">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DA39D8">
        <w:fldChar w:fldCharType="separate"/>
      </w:r>
      <w:r w:rsidR="00DA39D8" w:rsidRPr="002E3D51">
        <w:rPr>
          <w:noProof/>
        </w:rPr>
        <w:t>(Seemann</w:t>
      </w:r>
      <w:r w:rsidR="00DA39D8">
        <w:rPr>
          <w:noProof/>
        </w:rPr>
        <w:t>, unpublished</w:t>
      </w:r>
      <w:r w:rsidR="00DA39D8" w:rsidRPr="002E3D51">
        <w:rPr>
          <w:noProof/>
        </w:rPr>
        <w:t>)</w:t>
      </w:r>
      <w:r w:rsidR="00DA39D8">
        <w:fldChar w:fldCharType="end"/>
      </w:r>
      <w:commentRangeEnd w:id="52"/>
      <w:r w:rsidR="00DA39D8">
        <w:rPr>
          <w:rStyle w:val="CommentReference"/>
        </w:rPr>
        <w:commentReference w:id="52"/>
      </w:r>
      <w:commentRangeEnd w:id="53"/>
      <w:r w:rsidR="00DA39D8">
        <w:rPr>
          <w:rStyle w:val="CommentReference"/>
        </w:rPr>
        <w:commentReference w:id="53"/>
      </w:r>
      <w:r w:rsidR="009A5B17">
        <w:t xml:space="preserve">, which </w:t>
      </w:r>
      <w:r w:rsidR="009A5B17" w:rsidRPr="009A5B17">
        <w:t>predicts the location of rRNA genes in genomes</w:t>
      </w:r>
      <w:r w:rsidR="009A5B17" w:rsidRPr="009A5B17">
        <w:t xml:space="preserve"> </w:t>
      </w:r>
      <w:r w:rsidR="00946C57">
        <w:t xml:space="preserve">using trained HMMs. However, since </w:t>
      </w:r>
      <w:proofErr w:type="spellStart"/>
      <w:r w:rsidR="00946C57">
        <w:t>barrnap</w:t>
      </w:r>
      <w:proofErr w:type="spellEnd"/>
      <w:r w:rsidR="00946C57">
        <w:t xml:space="preserve"> excludes reads that do not contain rRNA genes, we</w:t>
      </w:r>
      <w:r w:rsidR="009A5B17">
        <w:t xml:space="preserve"> used </w:t>
      </w:r>
      <w:r w:rsidR="00946C57">
        <w:t xml:space="preserve">it </w:t>
      </w:r>
      <w:r w:rsidR="009A5B17">
        <w:t xml:space="preserve">here to identify </w:t>
      </w:r>
      <w:r w:rsidR="00946C57">
        <w:t>rRNA-</w:t>
      </w:r>
      <w:r w:rsidR="009A5B17">
        <w:t>reads</w:t>
      </w:r>
      <w:r w:rsidR="00946C57">
        <w:t>. T</w:t>
      </w:r>
      <w:r w:rsidR="0013277C">
        <w:t xml:space="preserve">rimmed </w:t>
      </w:r>
      <w:r w:rsidR="00DA39D8">
        <w:t>forward</w:t>
      </w:r>
      <w:r w:rsidR="0013277C">
        <w:t xml:space="preserve"> and </w:t>
      </w:r>
      <w:r w:rsidR="00DA39D8">
        <w:t>reverse</w:t>
      </w:r>
      <w:r w:rsidR="0013277C">
        <w:t xml:space="preserve"> reads </w:t>
      </w:r>
      <w:r w:rsidR="00946C57">
        <w:t xml:space="preserve">were run </w:t>
      </w:r>
      <w:r w:rsidR="00537F54">
        <w:t xml:space="preserve">against all </w:t>
      </w:r>
      <w:r w:rsidR="0013277C">
        <w:t xml:space="preserve">three </w:t>
      </w:r>
      <w:r w:rsidR="00537F54">
        <w:t>domains</w:t>
      </w:r>
      <w:r w:rsidR="00946C57">
        <w:t xml:space="preserve"> of life</w:t>
      </w:r>
      <w:r w:rsidR="00537F54">
        <w:t xml:space="preserve"> (</w:t>
      </w:r>
      <w:r w:rsidR="0013277C" w:rsidRPr="0013277C">
        <w:rPr>
          <w:rFonts w:ascii="Courier New" w:eastAsia="MS Mincho" w:hAnsi="Courier New" w:cs="Courier New"/>
        </w:rPr>
        <w:t>--kingdom</w:t>
      </w:r>
      <w:r w:rsidR="0013277C">
        <w:t xml:space="preserve"> </w:t>
      </w:r>
      <w:proofErr w:type="spellStart"/>
      <w:r w:rsidR="00537F54">
        <w:rPr>
          <w:rFonts w:ascii="Courier New" w:eastAsia="MS Mincho" w:hAnsi="Courier New" w:cs="Courier New"/>
        </w:rPr>
        <w:t>euk</w:t>
      </w:r>
      <w:proofErr w:type="spellEnd"/>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t>
      </w:r>
      <w:r w:rsidR="00860034">
        <w:t>using</w:t>
      </w:r>
      <w:r w:rsidR="00537F54">
        <w:t xml:space="preserve"> parameters </w:t>
      </w:r>
      <w:r w:rsidR="00DA39D8" w:rsidRPr="00537F54">
        <w:rPr>
          <w:rFonts w:ascii="Courier New" w:eastAsia="MS Mincho" w:hAnsi="Courier New" w:cs="Courier New"/>
        </w:rPr>
        <w:t>--</w:t>
      </w:r>
      <w:commentRangeStart w:id="54"/>
      <w:commentRangeStart w:id="55"/>
      <w:proofErr w:type="spellStart"/>
      <w:r w:rsidR="00DA39D8" w:rsidRPr="00537F54">
        <w:rPr>
          <w:rFonts w:ascii="Courier New" w:eastAsia="MS Mincho" w:hAnsi="Courier New" w:cs="Courier New"/>
        </w:rPr>
        <w:t>lencutoff</w:t>
      </w:r>
      <w:proofErr w:type="spellEnd"/>
      <w:r w:rsidR="00DA39D8" w:rsidRPr="00537F54">
        <w:rPr>
          <w:rFonts w:ascii="Courier New" w:eastAsia="MS Mincho" w:hAnsi="Courier New" w:cs="Courier New"/>
        </w:rPr>
        <w:t xml:space="preserve"> 0.000001</w:t>
      </w:r>
      <w:commentRangeEnd w:id="54"/>
      <w:r w:rsidR="00DA39D8">
        <w:rPr>
          <w:rStyle w:val="CommentReference"/>
        </w:rPr>
        <w:commentReference w:id="54"/>
      </w:r>
      <w:commentRangeEnd w:id="55"/>
      <w:r w:rsidR="00DA39D8">
        <w:rPr>
          <w:rStyle w:val="CommentReference"/>
        </w:rPr>
        <w:commentReference w:id="55"/>
      </w:r>
      <w:r w:rsidR="00537F54" w:rsidRPr="0013277C">
        <w:rPr>
          <w:rFonts w:eastAsia="MS Mincho" w:cstheme="minorHAnsi"/>
        </w:rPr>
        <w:t xml:space="preserve">, </w:t>
      </w:r>
      <w:r w:rsidR="00537F54" w:rsidRPr="00537F54">
        <w:rPr>
          <w:rFonts w:ascii="Courier New" w:eastAsia="MS Mincho" w:hAnsi="Courier New" w:cs="Courier New"/>
        </w:rPr>
        <w:t>--reject 0.000001</w:t>
      </w:r>
      <w:r w:rsidR="00537F54" w:rsidRPr="00537F54">
        <w:rPr>
          <w:rFonts w:eastAsia="MS Mincho" w:cstheme="minorHAnsi"/>
        </w:rPr>
        <w:t xml:space="preserve">, </w:t>
      </w:r>
      <w:r w:rsidR="0013277C">
        <w:rPr>
          <w:rFonts w:eastAsia="MS Mincho" w:cstheme="minorHAnsi"/>
        </w:rPr>
        <w:t xml:space="preserve">and </w:t>
      </w:r>
      <w:r w:rsidR="00AC3A7D">
        <w:rPr>
          <w:rFonts w:eastAsia="MS Mincho" w:cstheme="minorHAnsi"/>
        </w:rPr>
        <w:t xml:space="preserve">all </w:t>
      </w:r>
      <w:r w:rsidR="0013277C">
        <w:rPr>
          <w:rFonts w:eastAsia="MS Mincho" w:cstheme="minorHAnsi"/>
        </w:rPr>
        <w:t>o</w:t>
      </w:r>
      <w:r w:rsidR="00537F54" w:rsidRPr="00537F54">
        <w:rPr>
          <w:rFonts w:eastAsia="MS Mincho" w:cstheme="minorHAnsi"/>
        </w:rPr>
        <w:t xml:space="preserve">ther parameters set to default; </w:t>
      </w:r>
      <w:r w:rsidR="0013277C">
        <w:rPr>
          <w:rFonts w:eastAsia="MS Mincho" w:cstheme="minorHAnsi"/>
        </w:rPr>
        <w:t>resulting</w:t>
      </w:r>
      <w:r w:rsidR="00537F54" w:rsidRPr="00537F54">
        <w:rPr>
          <w:rFonts w:eastAsia="MS Mincho" w:cstheme="minorHAnsi"/>
        </w:rPr>
        <w:t xml:space="preserve"> read names were concatenated and </w:t>
      </w:r>
      <w:r>
        <w:rPr>
          <w:rFonts w:eastAsia="MS Mincho" w:cstheme="minorHAnsi"/>
        </w:rPr>
        <w:t>r</w:t>
      </w:r>
      <w:r w:rsidR="0013277C">
        <w:rPr>
          <w:rFonts w:eastAsia="MS Mincho" w:cstheme="minorHAnsi"/>
        </w:rPr>
        <w:t>eads</w:t>
      </w:r>
      <w:r w:rsidR="00537F54" w:rsidRPr="00537F54">
        <w:rPr>
          <w:rFonts w:eastAsia="MS Mincho" w:cstheme="minorHAnsi"/>
        </w:rPr>
        <w:t xml:space="preserve"> were extracted from the trimmed </w:t>
      </w:r>
      <w:r w:rsidR="00DA39D8">
        <w:rPr>
          <w:rFonts w:eastAsia="MS Mincho" w:cstheme="minorHAnsi"/>
        </w:rPr>
        <w:t>forward</w:t>
      </w:r>
      <w:r w:rsidR="00537F54" w:rsidRPr="00537F54">
        <w:rPr>
          <w:rFonts w:eastAsia="MS Mincho" w:cstheme="minorHAnsi"/>
        </w:rPr>
        <w:t xml:space="preserve"> and </w:t>
      </w:r>
      <w:r w:rsidR="00DA39D8">
        <w:rPr>
          <w:rFonts w:eastAsia="MS Mincho" w:cstheme="minorHAnsi"/>
        </w:rPr>
        <w:t>reverse</w:t>
      </w:r>
      <w:r w:rsidR="00537F54" w:rsidRPr="00537F54">
        <w:rPr>
          <w:rFonts w:eastAsia="MS Mincho" w:cstheme="minorHAnsi"/>
        </w:rPr>
        <w:t xml:space="preserve"> reads to obtain paired reads</w:t>
      </w:r>
      <w:r w:rsidR="00537F54" w:rsidRPr="00537F54">
        <w:rPr>
          <w:rFonts w:cstheme="minorHAnsi"/>
        </w:rPr>
        <w:t>,</w:t>
      </w:r>
      <w:r w:rsidR="002E3D51">
        <w:t xml:space="preserve"> </w:t>
      </w:r>
      <w:r w:rsidR="008D5662">
        <w:t xml:space="preserve">and </w:t>
      </w:r>
      <w:r w:rsidR="007F3E17">
        <w:t xml:space="preserve">3) </w:t>
      </w:r>
      <w:proofErr w:type="spellStart"/>
      <w:r w:rsidR="002E3D51">
        <w:t>kmer</w:t>
      </w:r>
      <w:proofErr w:type="spellEnd"/>
      <w:r w:rsidR="002E3D51">
        <w:t xml:space="preserve">-based – </w:t>
      </w:r>
      <w:proofErr w:type="spellStart"/>
      <w:r w:rsidR="002E3D51">
        <w:t>rRNAFilter</w:t>
      </w:r>
      <w:proofErr w:type="spellEnd"/>
      <w:r w:rsidR="002E3D51">
        <w:t xml:space="preserve">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946C57">
        <w:t>, which filters</w:t>
      </w:r>
      <w:r w:rsidR="00946C57" w:rsidRPr="009A5B17">
        <w:t xml:space="preserve"> reads based on the difference of</w:t>
      </w:r>
      <w:r w:rsidR="00946C57">
        <w:t xml:space="preserve"> the k-</w:t>
      </w:r>
      <w:proofErr w:type="spellStart"/>
      <w:r w:rsidR="00946C57">
        <w:t>mer</w:t>
      </w:r>
      <w:proofErr w:type="spellEnd"/>
      <w:r w:rsidR="00946C57">
        <w:t xml:space="preserve"> frequencies of rRNA and non-rRNA reads</w:t>
      </w:r>
      <w:r w:rsidR="00DB6B95">
        <w:t xml:space="preserve"> using k=20 by default</w:t>
      </w:r>
      <w:r w:rsidR="00946C57">
        <w:t>. Since rRNA reads are much more abundant, their k-</w:t>
      </w:r>
      <w:proofErr w:type="spellStart"/>
      <w:r w:rsidR="00946C57">
        <w:t>mer</w:t>
      </w:r>
      <w:proofErr w:type="spellEnd"/>
      <w:r w:rsidR="00946C57">
        <w:t xml:space="preserve"> frequencies </w:t>
      </w:r>
      <w:r w:rsidR="00DB6B95">
        <w:t>are</w:t>
      </w:r>
      <w:r w:rsidR="00946C57">
        <w:t xml:space="preserve"> </w:t>
      </w:r>
      <w:r w:rsidR="00DB6B95">
        <w:t xml:space="preserve">distinguishable by </w:t>
      </w:r>
      <w:proofErr w:type="spellStart"/>
      <w:r w:rsidR="00DB6B95">
        <w:t>rRNAFilter</w:t>
      </w:r>
      <w:proofErr w:type="spellEnd"/>
      <w:r w:rsidR="00DB6B95">
        <w:t>.</w:t>
      </w:r>
      <w:r w:rsidR="00946C57">
        <w:t xml:space="preserve"> </w:t>
      </w:r>
      <w:r w:rsidR="00DB6B95">
        <w:t>T</w:t>
      </w:r>
      <w:r w:rsidR="0013277C">
        <w:t xml:space="preserve">rimmed </w:t>
      </w:r>
      <w:r w:rsidR="00DA39D8">
        <w:t>forward</w:t>
      </w:r>
      <w:r w:rsidR="0013277C">
        <w:t xml:space="preserve"> and </w:t>
      </w:r>
      <w:r w:rsidR="00DA39D8">
        <w:t>reverse</w:t>
      </w:r>
      <w:r w:rsidR="0013277C">
        <w:t xml:space="preserve"> reads </w:t>
      </w:r>
      <w:r w:rsidR="00DB6B95">
        <w:t xml:space="preserve">were filtered </w:t>
      </w:r>
      <w:r w:rsidR="007F3E17">
        <w:t>with default parameters</w:t>
      </w:r>
      <w:r w:rsidR="0013277C" w:rsidRPr="00537F54">
        <w:rPr>
          <w:rFonts w:eastAsia="MS Mincho" w:cstheme="minorHAnsi"/>
        </w:rPr>
        <w:t xml:space="preserve">; </w:t>
      </w:r>
      <w:r w:rsidR="0013277C">
        <w:rPr>
          <w:rFonts w:eastAsia="MS Mincho" w:cstheme="minorHAnsi"/>
        </w:rPr>
        <w:t>resulting</w:t>
      </w:r>
      <w:r w:rsidR="0013277C" w:rsidRPr="00537F54">
        <w:rPr>
          <w:rFonts w:eastAsia="MS Mincho" w:cstheme="minorHAnsi"/>
        </w:rPr>
        <w:t xml:space="preserve"> read names were concatenated and </w:t>
      </w:r>
      <w:r w:rsidR="0013277C">
        <w:rPr>
          <w:rFonts w:eastAsia="MS Mincho" w:cstheme="minorHAnsi"/>
        </w:rPr>
        <w:t>reads</w:t>
      </w:r>
      <w:r w:rsidR="0013277C" w:rsidRPr="00537F54">
        <w:rPr>
          <w:rFonts w:eastAsia="MS Mincho" w:cstheme="minorHAnsi"/>
        </w:rPr>
        <w:t xml:space="preserve"> were extracted from the trimmed </w:t>
      </w:r>
      <w:r w:rsidR="00DA39D8">
        <w:rPr>
          <w:rFonts w:eastAsia="MS Mincho" w:cstheme="minorHAnsi"/>
        </w:rPr>
        <w:t>forward</w:t>
      </w:r>
      <w:r w:rsidR="0013277C" w:rsidRPr="00537F54">
        <w:rPr>
          <w:rFonts w:eastAsia="MS Mincho" w:cstheme="minorHAnsi"/>
        </w:rPr>
        <w:t xml:space="preserve"> and </w:t>
      </w:r>
      <w:r w:rsidR="00DA39D8">
        <w:rPr>
          <w:rFonts w:eastAsia="MS Mincho" w:cstheme="minorHAnsi"/>
        </w:rPr>
        <w:t>reverse</w:t>
      </w:r>
      <w:r w:rsidR="0013277C" w:rsidRPr="00537F54">
        <w:rPr>
          <w:rFonts w:eastAsia="MS Mincho" w:cstheme="minorHAnsi"/>
        </w:rPr>
        <w:t xml:space="preserve"> reads to obtain paired reads</w:t>
      </w:r>
      <w:r w:rsidR="00457738">
        <w:t>.</w:t>
      </w:r>
    </w:p>
    <w:p w14:paraId="25630E72" w14:textId="5D933381" w:rsidR="00A2040A" w:rsidRDefault="00457738" w:rsidP="00860034">
      <w:pPr>
        <w:spacing w:line="360" w:lineRule="auto"/>
        <w:ind w:firstLine="709"/>
        <w:jc w:val="both"/>
      </w:pPr>
      <w:r>
        <w:t xml:space="preserve">For these three approaches, we excluded non-rRNA-reads thereafter. Additionally, we </w:t>
      </w:r>
      <w:r w:rsidR="003C5AAB">
        <w:t>performed</w:t>
      </w:r>
      <w:r>
        <w:t xml:space="preserve"> a</w:t>
      </w:r>
      <w:r w:rsidR="007F3E17">
        <w:t xml:space="preserve"> </w:t>
      </w:r>
      <w:r>
        <w:t>“</w:t>
      </w:r>
      <w:r w:rsidR="002E3D51">
        <w:t>no sorting</w:t>
      </w:r>
      <w:r>
        <w:t>” approach where we d</w:t>
      </w:r>
      <w:r w:rsidR="003C5AAB">
        <w:t>id</w:t>
      </w:r>
      <w:r>
        <w:t xml:space="preserve"> not sort reads</w:t>
      </w:r>
      <w:r w:rsidR="003C5AAB">
        <w:t xml:space="preserve"> but used all reads</w:t>
      </w:r>
      <w:r>
        <w:t>, leading to four approaches</w:t>
      </w:r>
      <w:r w:rsidR="00DB6B95">
        <w:t xml:space="preserve"> in total</w:t>
      </w:r>
      <w:r w:rsidR="008D510C">
        <w:t xml:space="preserve">. </w:t>
      </w:r>
    </w:p>
    <w:p w14:paraId="6DD0DA7B" w14:textId="238B0D4E" w:rsidR="00F356FA" w:rsidRPr="00860034" w:rsidRDefault="00F356FA" w:rsidP="00F356FA">
      <w:pPr>
        <w:spacing w:line="360" w:lineRule="auto"/>
        <w:jc w:val="both"/>
        <w:rPr>
          <w:u w:val="single"/>
        </w:rPr>
      </w:pPr>
      <w:r w:rsidRPr="00860034">
        <w:rPr>
          <w:u w:val="single"/>
        </w:rPr>
        <w:lastRenderedPageBreak/>
        <w:t>S</w:t>
      </w:r>
      <w:r w:rsidR="0013277C" w:rsidRPr="00860034">
        <w:rPr>
          <w:u w:val="single"/>
        </w:rPr>
        <w:t>tep three (assembly</w:t>
      </w:r>
      <w:r w:rsidRPr="00860034">
        <w:rPr>
          <w:u w:val="single"/>
        </w:rPr>
        <w:t>):</w:t>
      </w:r>
    </w:p>
    <w:p w14:paraId="7D59D0D8" w14:textId="1C33AFFE" w:rsidR="00EA77D3" w:rsidRDefault="00F356FA" w:rsidP="00860034">
      <w:pPr>
        <w:spacing w:line="360" w:lineRule="auto"/>
        <w:ind w:firstLine="709"/>
        <w:jc w:val="both"/>
      </w:pPr>
      <w:r>
        <w:t>W</w:t>
      </w:r>
      <w:r w:rsidR="008D510C">
        <w:t>e used</w:t>
      </w:r>
      <w:r w:rsidR="002E3D51">
        <w:t xml:space="preserve"> </w:t>
      </w:r>
      <w:r w:rsidR="007F3E17">
        <w:t xml:space="preserve">eight assemblers, </w:t>
      </w:r>
      <w:r w:rsidR="002E3D51">
        <w:t>four DNA assembler</w:t>
      </w:r>
      <w:r w:rsidR="008D510C">
        <w:t>s,</w:t>
      </w:r>
      <w:r w:rsidR="002E3D51">
        <w:t xml:space="preserve"> </w:t>
      </w:r>
      <w:r w:rsidR="007F3E17">
        <w:t xml:space="preserve">1) </w:t>
      </w:r>
      <w:proofErr w:type="spellStart"/>
      <w:r w:rsidR="002E3D51">
        <w:t>SPAdes</w:t>
      </w:r>
      <w:proofErr w:type="spellEnd"/>
      <w:r w:rsidR="002E3D51">
        <w:t xml:space="preserve">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t>
      </w:r>
      <w:r>
        <w:t xml:space="preserve">using </w:t>
      </w:r>
      <w:r w:rsidR="007F3E17">
        <w:t>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t>
      </w:r>
      <w:r>
        <w:t xml:space="preserve">using </w:t>
      </w:r>
      <w:r w:rsidR="007F3E17">
        <w:t>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t>
      </w:r>
      <w:r>
        <w:t xml:space="preserve">using </w:t>
      </w:r>
      <w:r w:rsidR="007F3E17">
        <w:t>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t>
      </w:r>
      <w:r>
        <w:t xml:space="preserve">using </w:t>
      </w:r>
      <w:r w:rsidR="007F3E17">
        <w:t>the parameter</w:t>
      </w:r>
      <w:r w:rsidR="007F3E17" w:rsidRPr="007F3E17">
        <w:t xml:space="preserve"> </w:t>
      </w:r>
      <w:r w:rsidR="007F3E17" w:rsidRPr="007F3E17">
        <w:rPr>
          <w:rFonts w:ascii="Courier New" w:hAnsi="Courier New" w:cs="Courier New"/>
        </w:rPr>
        <w:t>--</w:t>
      </w:r>
      <w:proofErr w:type="spellStart"/>
      <w:r w:rsidR="007F3E17" w:rsidRPr="007F3E17">
        <w:rPr>
          <w:rFonts w:ascii="Courier New" w:hAnsi="Courier New" w:cs="Courier New"/>
        </w:rPr>
        <w:t>pre_correction</w:t>
      </w:r>
      <w:proofErr w:type="spellEnd"/>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6) </w:t>
      </w:r>
      <w:proofErr w:type="spellStart"/>
      <w:r w:rsidR="002E3D51" w:rsidRPr="00550923">
        <w:rPr>
          <w:lang w:val="da-DK"/>
        </w:rPr>
        <w:t>rnaSPAdes</w:t>
      </w:r>
      <w:proofErr w:type="spellEnd"/>
      <w:r w:rsidR="002E3D51" w:rsidRPr="00550923">
        <w:rPr>
          <w:lang w:val="da-DK"/>
        </w:rPr>
        <w:t xml:space="preserve">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t xml:space="preserve">using </w:t>
      </w:r>
      <w:r w:rsidR="007F3E17">
        <w:t>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_correction</w:t>
      </w:r>
      <w:proofErr w:type="spellEnd"/>
      <w:r w:rsidR="007F3E17">
        <w:t xml:space="preserve"> and otherwise 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t>
      </w:r>
      <w:r>
        <w:t xml:space="preserve">using </w:t>
      </w:r>
      <w:r w:rsidR="007F3E17">
        <w:t>default parameters</w:t>
      </w:r>
      <w:r w:rsidR="008D510C" w:rsidRPr="00776123">
        <w:t>.</w:t>
      </w:r>
      <w:r w:rsidR="007F3E17">
        <w:t xml:space="preserve"> </w:t>
      </w:r>
    </w:p>
    <w:p w14:paraId="5185528D" w14:textId="68363D2A" w:rsidR="00F356FA" w:rsidRPr="00860034" w:rsidRDefault="00F356FA" w:rsidP="00F356FA">
      <w:pPr>
        <w:spacing w:line="360" w:lineRule="auto"/>
        <w:jc w:val="both"/>
        <w:rPr>
          <w:u w:val="single"/>
        </w:rPr>
      </w:pPr>
      <w:r w:rsidRPr="00860034">
        <w:rPr>
          <w:u w:val="single"/>
        </w:rPr>
        <w:t>S</w:t>
      </w:r>
      <w:r w:rsidR="008D510C" w:rsidRPr="00860034">
        <w:rPr>
          <w:u w:val="single"/>
        </w:rPr>
        <w:t xml:space="preserve">tep four (mapping </w:t>
      </w:r>
      <w:r w:rsidR="00205CCC" w:rsidRPr="00860034">
        <w:rPr>
          <w:u w:val="single"/>
        </w:rPr>
        <w:t xml:space="preserve">individual sample </w:t>
      </w:r>
      <w:r w:rsidR="008D510C" w:rsidRPr="00860034">
        <w:rPr>
          <w:u w:val="single"/>
        </w:rPr>
        <w:t>reads back to scaffolds</w:t>
      </w:r>
      <w:r w:rsidRPr="00860034">
        <w:rPr>
          <w:u w:val="single"/>
        </w:rPr>
        <w:t>):</w:t>
      </w:r>
    </w:p>
    <w:p w14:paraId="22229D5E" w14:textId="5F3356F6" w:rsidR="00EA77D3" w:rsidRDefault="00F356FA" w:rsidP="00860034">
      <w:pPr>
        <w:spacing w:line="360" w:lineRule="auto"/>
        <w:ind w:firstLine="709"/>
        <w:jc w:val="both"/>
      </w:pPr>
      <w:r>
        <w:t>W</w:t>
      </w:r>
      <w:r w:rsidR="008D510C">
        <w:t xml:space="preserve">e used two programs, </w:t>
      </w:r>
      <w:r w:rsidR="007F3E17">
        <w:t xml:space="preserve">1) </w:t>
      </w:r>
      <w:r w:rsidR="008D510C">
        <w:t xml:space="preserve">BWA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w:t>
      </w:r>
      <w:r>
        <w:t xml:space="preserve">using </w:t>
      </w:r>
      <w:r w:rsidR="0013277C">
        <w:t xml:space="preserve">default parameters </w:t>
      </w:r>
      <w:r w:rsidR="008D510C">
        <w:t xml:space="preserve">and </w:t>
      </w:r>
      <w:r w:rsidR="007F3E17">
        <w:t xml:space="preserve">2) </w:t>
      </w:r>
      <w:r w:rsidR="008D510C">
        <w:t xml:space="preserve">Bowtie2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t>
      </w:r>
      <w:r>
        <w:t xml:space="preserve">using </w:t>
      </w:r>
      <w:r w:rsidR="007F3E17">
        <w:t>default parameters</w:t>
      </w:r>
      <w:r w:rsidR="008D510C">
        <w:t xml:space="preserve">. </w:t>
      </w:r>
    </w:p>
    <w:p w14:paraId="39EEC85C" w14:textId="7670E434" w:rsidR="00F356FA" w:rsidRPr="00860034" w:rsidRDefault="00F356FA" w:rsidP="00F356FA">
      <w:pPr>
        <w:spacing w:line="360" w:lineRule="auto"/>
        <w:jc w:val="both"/>
        <w:rPr>
          <w:u w:val="single"/>
        </w:rPr>
      </w:pPr>
      <w:r w:rsidRPr="00860034">
        <w:rPr>
          <w:u w:val="single"/>
        </w:rPr>
        <w:t>S</w:t>
      </w:r>
      <w:r w:rsidR="008D510C" w:rsidRPr="00860034">
        <w:rPr>
          <w:u w:val="single"/>
        </w:rPr>
        <w:t>tep five (</w:t>
      </w:r>
      <w:r w:rsidR="008F5195" w:rsidRPr="00860034">
        <w:rPr>
          <w:u w:val="single"/>
        </w:rPr>
        <w:t>reference database</w:t>
      </w:r>
      <w:r w:rsidRPr="00860034">
        <w:rPr>
          <w:u w:val="single"/>
        </w:rPr>
        <w:t>):</w:t>
      </w:r>
    </w:p>
    <w:p w14:paraId="6D6A032C" w14:textId="581884A3" w:rsidR="00EA77D3" w:rsidRDefault="00F356FA" w:rsidP="00860034">
      <w:pPr>
        <w:spacing w:line="360" w:lineRule="auto"/>
        <w:ind w:firstLine="709"/>
        <w:jc w:val="both"/>
      </w:pPr>
      <w:r>
        <w:t>W</w:t>
      </w:r>
      <w:r w:rsidR="008D510C">
        <w:t xml:space="preserve">e used the reference databases 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downloaded on 03</w:t>
      </w:r>
      <w:r w:rsidR="00860034">
        <w:t> </w:t>
      </w:r>
      <w:r w:rsidR="008D510C">
        <w:t>Feb</w:t>
      </w:r>
      <w:r w:rsidR="00860034">
        <w:t> </w:t>
      </w:r>
      <w:r w:rsidR="008D510C">
        <w:t>2020, and SILVA</w:t>
      </w:r>
      <w:r w:rsidR="007F3E17">
        <w:t>132</w:t>
      </w:r>
      <w:r w:rsidR="0013277C">
        <w:t>_NR99</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w:t>
      </w:r>
      <w:r w:rsidR="006F5F4E">
        <w:t>28</w:t>
      </w:r>
      <w:r w:rsidR="008D510C">
        <w:t xml:space="preserve"> </w:t>
      </w:r>
      <w:r w:rsidR="006F5F4E">
        <w:t>Aug</w:t>
      </w:r>
      <w:r w:rsidR="008D510C">
        <w:t xml:space="preserve"> 20</w:t>
      </w:r>
      <w:r w:rsidR="006F5F4E">
        <w:t xml:space="preserve">20. For the latter, we downloaded both the available SSU and LSU </w:t>
      </w:r>
      <w:r>
        <w:t xml:space="preserve">sets </w:t>
      </w:r>
      <w:r w:rsidR="006F5F4E">
        <w:t>and concatenated them</w:t>
      </w:r>
      <w:r>
        <w:t xml:space="preserve"> into</w:t>
      </w:r>
      <w:r w:rsidR="006F5F4E">
        <w:t xml:space="preserve"> one SILVA database</w:t>
      </w:r>
      <w:r w:rsidR="008D510C">
        <w:t xml:space="preserve">. </w:t>
      </w:r>
    </w:p>
    <w:p w14:paraId="7F1DCD00" w14:textId="423609FB" w:rsidR="00F356FA" w:rsidRPr="00F8008F" w:rsidRDefault="00F356FA" w:rsidP="00F356FA">
      <w:pPr>
        <w:spacing w:line="360" w:lineRule="auto"/>
        <w:jc w:val="both"/>
        <w:rPr>
          <w:u w:val="single"/>
        </w:rPr>
      </w:pPr>
      <w:r w:rsidRPr="00F8008F">
        <w:rPr>
          <w:u w:val="single"/>
        </w:rPr>
        <w:t>Step</w:t>
      </w:r>
      <w:r w:rsidR="008F5195" w:rsidRPr="00F8008F">
        <w:rPr>
          <w:u w:val="single"/>
        </w:rPr>
        <w:t xml:space="preserve"> six (taxonomic classification</w:t>
      </w:r>
      <w:r w:rsidRPr="00F8008F">
        <w:rPr>
          <w:u w:val="single"/>
        </w:rPr>
        <w:t>):</w:t>
      </w:r>
    </w:p>
    <w:p w14:paraId="79D05422" w14:textId="50364BA8" w:rsidR="008F49B7" w:rsidRDefault="00F356FA" w:rsidP="00F8008F">
      <w:pPr>
        <w:spacing w:line="360" w:lineRule="auto"/>
        <w:ind w:firstLine="709"/>
        <w:jc w:val="both"/>
      </w:pPr>
      <w:r>
        <w:t>W</w:t>
      </w:r>
      <w:r w:rsidR="008F5195">
        <w:t>e</w:t>
      </w:r>
      <w:r w:rsidR="008D510C">
        <w:t xml:space="preserve"> used </w:t>
      </w:r>
      <w:r w:rsidR="00F8008F">
        <w:t>three</w:t>
      </w:r>
      <w:r w:rsidR="008D510C">
        <w:t xml:space="preserve"> approaches: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t>
      </w:r>
      <w:r>
        <w:t xml:space="preserve">using </w:t>
      </w:r>
      <w:r w:rsidR="007F3E17">
        <w:t>default parameters</w:t>
      </w:r>
      <w:r w:rsidR="00776123">
        <w:t xml:space="preserve">, </w:t>
      </w:r>
      <w:r w:rsidR="007F3E17">
        <w:t>2)</w:t>
      </w:r>
      <w:r w:rsidR="00F8008F">
        <w:t xml:space="preserve"> BLAST</w:t>
      </w:r>
      <w:r w:rsidR="007F3E17">
        <w:t xml:space="preserve">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w:t>
      </w:r>
      <w:r w:rsidR="00776123">
        <w:t>with an E-value cut-off of e</w:t>
      </w:r>
      <w:r w:rsidR="007F3E17">
        <w:noBreakHyphen/>
      </w:r>
      <w:r w:rsidR="00776123">
        <w:t>05</w:t>
      </w:r>
      <w:r w:rsidR="00F8008F">
        <w:t>,</w:t>
      </w:r>
      <w:r w:rsidR="007F3E17">
        <w:t xml:space="preserve"> otherwise default parameters, </w:t>
      </w:r>
      <w:r w:rsidR="008D510C">
        <w:t xml:space="preserve">and keeping the hit with the highest </w:t>
      </w:r>
      <w:proofErr w:type="spellStart"/>
      <w:r w:rsidR="008D510C">
        <w:t>bitscore</w:t>
      </w:r>
      <w:proofErr w:type="spellEnd"/>
      <w:r w:rsidR="00776123">
        <w:t xml:space="preserve"> per sequence</w:t>
      </w:r>
      <w:r w:rsidR="008D510C">
        <w:t xml:space="preserve">, </w:t>
      </w:r>
      <w:r w:rsidR="00776123">
        <w:t xml:space="preserve">and </w:t>
      </w:r>
      <w:r w:rsidR="00F8008F">
        <w:t>3</w:t>
      </w:r>
      <w:r w:rsidR="007F3E17">
        <w:t xml:space="preserve">) </w:t>
      </w:r>
      <w:r w:rsidR="00F8008F">
        <w:t>BLAST</w:t>
      </w:r>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w:t>
      </w:r>
      <w:r w:rsidR="008F5195">
        <w:t xml:space="preserve"> (</w:t>
      </w:r>
      <w:r w:rsidR="008D510C">
        <w:t>based on steps performed by the program</w:t>
      </w:r>
      <w:r w:rsidR="00064413">
        <w:t>s</w:t>
      </w:r>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064413">
        <w:t xml:space="preserve"> and BASTA </w:t>
      </w:r>
      <w:r w:rsidR="00064413">
        <w:fldChar w:fldCharType="begin" w:fldLock="1"/>
      </w:r>
      <w:r w:rsidR="0042209E">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eviouslyFormattedCitation":"(Kahlke and Ralph, 2019)"},"properties":{"noteIndex":0},"schema":"https://github.com/citation-style-language/schema/raw/master/csl-citation.json"}</w:instrText>
      </w:r>
      <w:r w:rsidR="00064413">
        <w:fldChar w:fldCharType="separate"/>
      </w:r>
      <w:r w:rsidR="00064413" w:rsidRPr="00064413">
        <w:rPr>
          <w:noProof/>
        </w:rPr>
        <w:t>(Kahlke and Ralph, 2019)</w:t>
      </w:r>
      <w:r w:rsidR="00064413">
        <w:fldChar w:fldCharType="end"/>
      </w:r>
      <w:r w:rsidR="008D510C">
        <w:t xml:space="preserve">: filtering out hits below a </w:t>
      </w:r>
      <w:proofErr w:type="spellStart"/>
      <w:r w:rsidR="008D510C">
        <w:t>bitscore</w:t>
      </w:r>
      <w:proofErr w:type="spellEnd"/>
      <w:r w:rsidR="008D510C">
        <w:t xml:space="preserve"> of 155</w:t>
      </w:r>
      <w:r w:rsidR="00064413">
        <w:t xml:space="preserve"> and an </w:t>
      </w:r>
      <w:r w:rsidR="00064413" w:rsidRPr="00064413">
        <w:t xml:space="preserve">alignment length </w:t>
      </w:r>
      <w:r w:rsidR="00064413">
        <w:t xml:space="preserve">of </w:t>
      </w:r>
      <w:r w:rsidR="00064413" w:rsidRPr="00064413">
        <w:t>100</w:t>
      </w:r>
      <w:r w:rsidR="008D510C">
        <w:t xml:space="preserve">, only keeping hits within 2% of the best </w:t>
      </w:r>
      <w:proofErr w:type="spellStart"/>
      <w:r w:rsidR="008D510C">
        <w:t>bitscore</w:t>
      </w:r>
      <w:proofErr w:type="spellEnd"/>
      <w:r w:rsidR="008D510C">
        <w:t xml:space="preserve"> of each sequence, applying a cut-off for taxonomic ranks based on </w:t>
      </w:r>
      <w:r w:rsidR="00776123">
        <w:t xml:space="preserve">BLAST </w:t>
      </w:r>
      <w:proofErr w:type="spellStart"/>
      <w:r w:rsidR="008D510C">
        <w:t>pident</w:t>
      </w:r>
      <w:proofErr w:type="spellEnd"/>
      <w:r w:rsidR="008D510C">
        <w:t xml:space="preserve"> values, and identifying the </w:t>
      </w:r>
      <w:r w:rsidR="00F8008F">
        <w:t>lowest common ancestor</w:t>
      </w:r>
      <w:r w:rsidR="008D510C">
        <w:t xml:space="preserve"> of each sequence</w:t>
      </w:r>
      <w:r w:rsidR="00064413">
        <w:t xml:space="preserve"> based on the remaining hits</w:t>
      </w:r>
      <w:r w:rsidR="008D510C">
        <w:t>)</w:t>
      </w:r>
      <w:r w:rsidR="00776123">
        <w:t>.</w:t>
      </w:r>
    </w:p>
    <w:p w14:paraId="5494EAA5" w14:textId="63EF8BE9" w:rsidR="00776123" w:rsidRDefault="00776123" w:rsidP="007A090D">
      <w:pPr>
        <w:spacing w:line="360" w:lineRule="auto"/>
        <w:ind w:firstLine="720"/>
        <w:jc w:val="both"/>
      </w:pPr>
      <w:r>
        <w:lastRenderedPageBreak/>
        <w:t xml:space="preserve">To be able to compare the taxonomic </w:t>
      </w:r>
      <w:r w:rsidR="007A090D">
        <w:t>classification</w:t>
      </w:r>
      <w:r>
        <w:t xml:space="preserve"> results </w:t>
      </w:r>
      <w:r w:rsidR="007A090D">
        <w:t>based on</w:t>
      </w:r>
      <w:r>
        <w:t xml:space="preserve"> SILVA and NCBI </w:t>
      </w:r>
      <w:proofErr w:type="spellStart"/>
      <w:r>
        <w:t>nt</w:t>
      </w:r>
      <w:proofErr w:type="spellEnd"/>
      <w:r>
        <w:t xml:space="preserve">, we standardized the taxonomy by translating </w:t>
      </w:r>
      <w:r w:rsidR="00EA3041">
        <w:t>it for</w:t>
      </w:r>
      <w:r w:rsidR="00205CCC">
        <w:t xml:space="preserve"> </w:t>
      </w:r>
      <w:r>
        <w:t xml:space="preserve">all SILVA hits into NCBI </w:t>
      </w:r>
      <w:proofErr w:type="spellStart"/>
      <w:r>
        <w:t>staxids</w:t>
      </w:r>
      <w:proofErr w:type="spellEnd"/>
      <w:r>
        <w:t xml:space="preserve"> using an in-house script.</w:t>
      </w:r>
    </w:p>
    <w:p w14:paraId="4E4C1D11" w14:textId="55DBE12A" w:rsidR="00AF7EB1" w:rsidRDefault="008D510C" w:rsidP="00AF7EB1">
      <w:pPr>
        <w:spacing w:line="360" w:lineRule="auto"/>
        <w:ind w:firstLine="720"/>
        <w:jc w:val="both"/>
      </w:pPr>
      <w:r>
        <w:t xml:space="preserve">We generated a </w:t>
      </w:r>
      <w:r w:rsidR="00F8008F">
        <w:t>script to run</w:t>
      </w:r>
      <w:r>
        <w:t xml:space="preserve"> all </w:t>
      </w:r>
      <w:r w:rsidR="00EA3041">
        <w:t xml:space="preserve">possible </w:t>
      </w:r>
      <w:r>
        <w:t>combinations of steps and programs</w:t>
      </w:r>
      <w:r w:rsidR="00CC5E77">
        <w:t xml:space="preserve"> (1536</w:t>
      </w:r>
      <w:r w:rsidR="00F8008F">
        <w:t xml:space="preserve"> pipelines</w:t>
      </w:r>
      <w:r w:rsidR="00CC5E77">
        <w:t>)</w:t>
      </w:r>
      <w:r w:rsidR="00EA3041">
        <w:t>. T</w:t>
      </w:r>
      <w:r>
        <w:t xml:space="preserve">he full code </w:t>
      </w:r>
      <w:r w:rsidR="00EA3041">
        <w:t xml:space="preserve">including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4A146F">
        <w:t xml:space="preserve"> and for creating SILVA BLAST and kraken2 databases</w:t>
      </w:r>
      <w:r w:rsidR="00776123">
        <w:t>,</w:t>
      </w:r>
      <w:r>
        <w:t xml:space="preserve"> </w:t>
      </w:r>
      <w:r w:rsidR="00776123">
        <w:t>are</w:t>
      </w:r>
      <w:r>
        <w:t xml:space="preserve"> available on GitHub (</w:t>
      </w:r>
      <w:r w:rsidRPr="00124D78">
        <w:rPr>
          <w:highlight w:val="yellow"/>
        </w:rPr>
        <w:t>XXX</w:t>
      </w:r>
      <w:r>
        <w:t>).</w:t>
      </w:r>
      <w:r w:rsidR="00CC5E77">
        <w:t xml:space="preserve"> </w:t>
      </w:r>
      <w:r w:rsidR="00AF7EB1">
        <w:t xml:space="preserve">Each pipeline resulted in a </w:t>
      </w:r>
      <w:r w:rsidR="00CC5E77">
        <w:t>table</w:t>
      </w:r>
      <w:r w:rsidR="00AF7EB1">
        <w:t xml:space="preserve"> of assembled scaffolds, taxonomic annotations, and absolute read counts</w:t>
      </w:r>
      <w:r w:rsidR="00CC5E77">
        <w:t xml:space="preserve">, </w:t>
      </w:r>
      <w:r w:rsidR="00EA3041">
        <w:t>for a total of</w:t>
      </w:r>
      <w:r w:rsidR="00CC5E77">
        <w:t xml:space="preserve"> 1536 tables per sample.</w:t>
      </w:r>
    </w:p>
    <w:p w14:paraId="44547772" w14:textId="5903F682" w:rsidR="008D510C" w:rsidRDefault="008D510C" w:rsidP="007A090D">
      <w:pPr>
        <w:spacing w:line="360" w:lineRule="auto"/>
        <w:ind w:firstLine="720"/>
        <w:jc w:val="both"/>
      </w:pPr>
    </w:p>
    <w:p w14:paraId="0032DBBE" w14:textId="79E7E56F" w:rsidR="000813BC" w:rsidRDefault="00AE2324" w:rsidP="000813BC">
      <w:pPr>
        <w:keepNext/>
        <w:spacing w:line="360" w:lineRule="auto"/>
      </w:pPr>
      <w:r>
        <w:rPr>
          <w:noProof/>
        </w:rPr>
        <w:lastRenderedPageBreak/>
        <w:drawing>
          <wp:inline distT="0" distB="0" distL="0" distR="0" wp14:anchorId="2E1A72B6" wp14:editId="41B60547">
            <wp:extent cx="5504873" cy="6686698"/>
            <wp:effectExtent l="0" t="0" r="0" b="635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1" cstate="print">
                      <a:extLst>
                        <a:ext uri="{28A0092B-C50C-407E-A947-70E740481C1C}">
                          <a14:useLocalDpi xmlns:a14="http://schemas.microsoft.com/office/drawing/2010/main" val="0"/>
                        </a:ext>
                      </a:extLst>
                    </a:blip>
                    <a:srcRect l="14297"/>
                    <a:stretch/>
                  </pic:blipFill>
                  <pic:spPr bwMode="auto">
                    <a:xfrm>
                      <a:off x="0" y="0"/>
                      <a:ext cx="5514854" cy="6698822"/>
                    </a:xfrm>
                    <a:prstGeom prst="rect">
                      <a:avLst/>
                    </a:prstGeom>
                    <a:ln>
                      <a:noFill/>
                    </a:ln>
                    <a:extLst>
                      <a:ext uri="{53640926-AAD7-44D8-BBD7-CCE9431645EC}">
                        <a14:shadowObscured xmlns:a14="http://schemas.microsoft.com/office/drawing/2010/main"/>
                      </a:ext>
                    </a:extLst>
                  </pic:spPr>
                </pic:pic>
              </a:graphicData>
            </a:graphic>
          </wp:inline>
        </w:drawing>
      </w:r>
    </w:p>
    <w:p w14:paraId="2DAFC3E8" w14:textId="077C767E" w:rsidR="007F3E17" w:rsidRDefault="000813BC" w:rsidP="000813BC">
      <w:pPr>
        <w:pStyle w:val="Caption"/>
      </w:pPr>
      <w:r>
        <w:t xml:space="preserve">Figure </w:t>
      </w:r>
      <w:fldSimple w:instr=" SEQ Figure \* ARABIC ">
        <w:r>
          <w:rPr>
            <w:noProof/>
          </w:rPr>
          <w:t>2</w:t>
        </w:r>
      </w:fldSimple>
      <w:r>
        <w:t xml:space="preserve">: </w:t>
      </w:r>
      <w:r w:rsidRPr="0001461C">
        <w:t>Bioinformatic processing</w:t>
      </w:r>
      <w:r>
        <w:t xml:space="preserve"> summary</w:t>
      </w:r>
    </w:p>
    <w:p w14:paraId="60B65432" w14:textId="77777777" w:rsidR="007F3E17" w:rsidRDefault="007F3E17" w:rsidP="00E05CD2">
      <w:pPr>
        <w:spacing w:line="360" w:lineRule="auto"/>
      </w:pPr>
    </w:p>
    <w:p w14:paraId="46CD1229" w14:textId="14399992" w:rsidR="00776123" w:rsidRDefault="00776123" w:rsidP="00E05CD2">
      <w:pPr>
        <w:spacing w:line="360" w:lineRule="auto"/>
        <w:rPr>
          <w:i/>
          <w:iCs/>
        </w:rPr>
      </w:pPr>
      <w:r w:rsidRPr="00776123">
        <w:rPr>
          <w:i/>
          <w:iCs/>
        </w:rPr>
        <w:t>Statistical evaluation</w:t>
      </w:r>
    </w:p>
    <w:p w14:paraId="535D2FFC" w14:textId="49766B77" w:rsidR="002D5A57" w:rsidRDefault="00031DA9" w:rsidP="00A21290">
      <w:pPr>
        <w:spacing w:line="360" w:lineRule="auto"/>
        <w:ind w:firstLine="720"/>
        <w:jc w:val="both"/>
      </w:pPr>
      <w:r>
        <w:t>For the statistical evaluation, a</w:t>
      </w:r>
      <w:r w:rsidR="00CC5E77">
        <w:t>ll tables were further processed in R (</w:t>
      </w:r>
      <w:r w:rsidR="00CC5E77" w:rsidRPr="002D5A57">
        <w:rPr>
          <w:highlight w:val="yellow"/>
        </w:rPr>
        <w:t>VERSION</w:t>
      </w:r>
      <w:r w:rsidR="00CC5E77">
        <w:t xml:space="preserve">). </w:t>
      </w:r>
      <w:r w:rsidR="002D5A57">
        <w:t xml:space="preserve">For each pipeline, scaffolds with identical taxonomic annotation were summarized and their absolute read </w:t>
      </w:r>
      <w:r w:rsidR="002D5A57">
        <w:lastRenderedPageBreak/>
        <w:t>count added up</w:t>
      </w:r>
      <w:r w:rsidR="00A21290">
        <w:t>.</w:t>
      </w:r>
      <w:r>
        <w:t xml:space="preserve"> The combination of each pipeline and sample type </w:t>
      </w:r>
      <w:r w:rsidR="005F4FAF">
        <w:t>(metagenomics or total RNA-Seq)</w:t>
      </w:r>
      <w:r>
        <w:t xml:space="preserve"> is referred to as a workflow.</w:t>
      </w:r>
    </w:p>
    <w:p w14:paraId="4A28E398" w14:textId="109A01F9" w:rsidR="00DD61B9" w:rsidRDefault="0095599E" w:rsidP="00A21290">
      <w:pPr>
        <w:spacing w:line="360" w:lineRule="auto"/>
        <w:ind w:firstLine="720"/>
        <w:jc w:val="both"/>
      </w:pPr>
      <w:r>
        <w:t>Our first objective was to</w:t>
      </w:r>
      <w:r w:rsidR="00A21290">
        <w:t xml:space="preserve"> statistically evaluate </w:t>
      </w:r>
      <w:r w:rsidR="00F84832">
        <w:t xml:space="preserve">the performance of </w:t>
      </w:r>
      <w:r w:rsidR="00A21290">
        <w:t xml:space="preserve">our </w:t>
      </w:r>
      <w:r w:rsidR="00031DA9">
        <w:t>workflows</w:t>
      </w:r>
      <w:r>
        <w:t xml:space="preserve"> on the mock community samples. Therefore, we calculated</w:t>
      </w:r>
      <w:r w:rsidR="00AF7EB1">
        <w:t xml:space="preserve"> </w:t>
      </w:r>
      <w:r w:rsidR="00984070">
        <w:t xml:space="preserve">both </w:t>
      </w:r>
      <w:r w:rsidR="00AF7EB1">
        <w:t xml:space="preserve">accuracy and precision </w:t>
      </w:r>
      <w:r w:rsidR="00984070">
        <w:t xml:space="preserve">for </w:t>
      </w:r>
      <w:r w:rsidR="00CC5E77">
        <w:t>each</w:t>
      </w:r>
      <w:r w:rsidR="00AF7EB1">
        <w:t xml:space="preserve"> pipeline</w:t>
      </w:r>
      <w:r w:rsidR="00E04522">
        <w:t xml:space="preserve"> </w:t>
      </w:r>
      <w:r w:rsidR="00984070">
        <w:t>utilized for the</w:t>
      </w:r>
      <w:r w:rsidR="00E04522">
        <w:t xml:space="preserve"> </w:t>
      </w:r>
      <w:r w:rsidR="005F4FAF">
        <w:t xml:space="preserve">metagenomics and total RNA-Seq </w:t>
      </w:r>
      <w:r w:rsidR="00E04522">
        <w:t>samples</w:t>
      </w:r>
      <w:r w:rsidR="00AF7EB1">
        <w:t>.</w:t>
      </w:r>
      <w:r w:rsidR="00984070">
        <w:t xml:space="preserve"> A</w:t>
      </w:r>
      <w:r w:rsidR="002D5A57">
        <w:t>ccuracy</w:t>
      </w:r>
      <w:r w:rsidR="00984070">
        <w:t xml:space="preserve"> was calculated using</w:t>
      </w:r>
      <w:r w:rsidR="002D5A57">
        <w:t xml:space="preserve"> Chi-</w:t>
      </w:r>
      <w:r w:rsidR="00A21290">
        <w:t>s</w:t>
      </w:r>
      <w:r w:rsidR="002D5A57">
        <w:t xml:space="preserve">quare tests for each </w:t>
      </w:r>
      <w:r w:rsidR="00031DA9">
        <w:t>workflow</w:t>
      </w:r>
      <w:r w:rsidR="002D5A57">
        <w:t xml:space="preserve">, taking into account observed and expected abundance of each </w:t>
      </w:r>
      <w:commentRangeStart w:id="56"/>
      <w:r w:rsidR="002D5A57">
        <w:t>species</w:t>
      </w:r>
      <w:commentRangeEnd w:id="56"/>
      <w:r w:rsidR="00AE12A8">
        <w:rPr>
          <w:rStyle w:val="CommentReference"/>
        </w:rPr>
        <w:commentReference w:id="56"/>
      </w:r>
      <w:r w:rsidR="002D5A57">
        <w:t xml:space="preserve"> in the mock community</w:t>
      </w:r>
      <w:r w:rsidR="00A21290">
        <w:t xml:space="preserve"> and additional, false positive species that </w:t>
      </w:r>
      <w:r w:rsidR="00984070">
        <w:t xml:space="preserve">could have been </w:t>
      </w:r>
      <w:r w:rsidR="00A21290">
        <w:t>introduced through the pipeline</w:t>
      </w:r>
      <w:r w:rsidR="00031DA9">
        <w:t>s</w:t>
      </w:r>
      <w:r w:rsidR="002D5A57">
        <w:t xml:space="preserve">. The expected abundance </w:t>
      </w:r>
      <w:r w:rsidR="00A21290">
        <w:t>of</w:t>
      </w:r>
      <w:r w:rsidR="002D5A57">
        <w:t xml:space="preserve"> each species </w:t>
      </w:r>
      <w:r w:rsidR="00A21290">
        <w:t xml:space="preserve">in the mock community </w:t>
      </w:r>
      <w:r w:rsidR="002D5A57">
        <w:t xml:space="preserve">was </w:t>
      </w:r>
      <w:r w:rsidR="00984070">
        <w:t xml:space="preserve">independently </w:t>
      </w:r>
      <w:r w:rsidR="002D5A57">
        <w:t xml:space="preserve">determined for each sample by multiplying the total </w:t>
      </w:r>
      <w:r w:rsidR="00A21290">
        <w:t xml:space="preserve">number of reads </w:t>
      </w:r>
      <w:r w:rsidR="002D5A57">
        <w:t xml:space="preserve">of each sample with the relative cell </w:t>
      </w:r>
      <w:r w:rsidR="00984070">
        <w:t>abundance</w:t>
      </w:r>
      <w:r w:rsidR="002D5A57">
        <w:t xml:space="preserve"> </w:t>
      </w:r>
      <w:r w:rsidR="00A21290">
        <w:t xml:space="preserve">of each species </w:t>
      </w:r>
      <w:r w:rsidR="002D5A57">
        <w:t xml:space="preserve">given in Tab. 1. </w:t>
      </w:r>
      <w:r w:rsidR="00A21290">
        <w:t>Species that were introduced through the pipeline</w:t>
      </w:r>
      <w:r w:rsidR="00031DA9">
        <w:t>s</w:t>
      </w:r>
      <w:r w:rsidR="00A21290">
        <w:t xml:space="preserve"> were assigned with an expected abundance of 0. </w:t>
      </w:r>
      <w:r w:rsidR="002D5A57">
        <w:t xml:space="preserve">The observed abundance </w:t>
      </w:r>
      <w:r w:rsidR="00A21290">
        <w:t xml:space="preserve">of each species </w:t>
      </w:r>
      <w:r w:rsidR="00984070">
        <w:t xml:space="preserve">is </w:t>
      </w:r>
      <w:r w:rsidR="00A21290">
        <w:t>given by the</w:t>
      </w:r>
      <w:r w:rsidR="00DD61B9">
        <w:t>ir</w:t>
      </w:r>
      <w:r w:rsidR="00A21290">
        <w:t xml:space="preserve"> absolute read count</w:t>
      </w:r>
      <w:r w:rsidR="00DD61B9">
        <w:t xml:space="preserve"> </w:t>
      </w:r>
      <w:r w:rsidR="00A30EC5">
        <w:t>for each workflow</w:t>
      </w:r>
      <w:r w:rsidR="00DD61B9">
        <w:t>.</w:t>
      </w:r>
      <w:r w:rsidR="00984070">
        <w:t xml:space="preserve"> </w:t>
      </w:r>
      <w:r w:rsidR="00DD61B9">
        <w:t xml:space="preserve">To </w:t>
      </w:r>
      <w:r>
        <w:t>calculate</w:t>
      </w:r>
      <w:r w:rsidR="00DD61B9">
        <w:t xml:space="preserve"> precision, we </w:t>
      </w:r>
      <w:r w:rsidR="00984070">
        <w:t xml:space="preserve">determined </w:t>
      </w:r>
      <w:r w:rsidR="00DD61B9">
        <w:t xml:space="preserve">the variance of each </w:t>
      </w:r>
      <w:r w:rsidR="00031DA9">
        <w:t>workflow</w:t>
      </w:r>
      <w:r w:rsidR="002821DA">
        <w:t xml:space="preserve"> across the three replicates.</w:t>
      </w:r>
    </w:p>
    <w:p w14:paraId="10DAC5B1" w14:textId="7E701517" w:rsidR="00DD61B9" w:rsidRDefault="00DD61B9" w:rsidP="00A21290">
      <w:pPr>
        <w:spacing w:line="360" w:lineRule="auto"/>
        <w:ind w:firstLine="720"/>
        <w:jc w:val="both"/>
      </w:pPr>
      <w:r>
        <w:t xml:space="preserve">We plotted the accuracy of all </w:t>
      </w:r>
      <w:r w:rsidR="00031DA9">
        <w:t>work</w:t>
      </w:r>
      <w:r w:rsidR="00A30EC5">
        <w:t>f</w:t>
      </w:r>
      <w:r w:rsidR="00031DA9">
        <w:t>lows</w:t>
      </w:r>
      <w:r>
        <w:t xml:space="preserve"> against precisio</w:t>
      </w:r>
      <w:r w:rsidR="00F84832">
        <w:t>n</w:t>
      </w:r>
      <w:r w:rsidR="00984070">
        <w:t xml:space="preserve">. We </w:t>
      </w:r>
      <w:r>
        <w:t xml:space="preserve">heuristically </w:t>
      </w:r>
      <w:r w:rsidR="00F84832">
        <w:t>selected</w:t>
      </w:r>
      <w:r>
        <w:t xml:space="preserve"> the </w:t>
      </w:r>
      <w:commentRangeStart w:id="57"/>
      <w:r w:rsidRPr="00F84832">
        <w:rPr>
          <w:highlight w:val="yellow"/>
        </w:rPr>
        <w:t>X</w:t>
      </w:r>
      <w:commentRangeEnd w:id="57"/>
      <w:r w:rsidR="004D66A3">
        <w:rPr>
          <w:rStyle w:val="CommentReference"/>
        </w:rPr>
        <w:commentReference w:id="57"/>
      </w:r>
      <w:r>
        <w:t xml:space="preserve"> </w:t>
      </w:r>
      <w:r w:rsidR="00031DA9">
        <w:t>workflows</w:t>
      </w:r>
      <w:r w:rsidR="00F84832">
        <w:t xml:space="preserve"> that were closest to the optim</w:t>
      </w:r>
      <w:r w:rsidR="00071AA6">
        <w:t>al</w:t>
      </w:r>
      <w:r w:rsidR="00F84832">
        <w:t xml:space="preserve"> performance, i.e., the origin of the plot, and </w:t>
      </w:r>
      <w:r w:rsidR="00071AA6">
        <w:t>determined</w:t>
      </w:r>
      <w:r w:rsidR="00F84832">
        <w:t xml:space="preserve"> them as the best performing </w:t>
      </w:r>
      <w:r w:rsidR="00031DA9">
        <w:t>workflows</w:t>
      </w:r>
      <w:r w:rsidR="00F84832">
        <w:t xml:space="preserve"> for </w:t>
      </w:r>
      <w:r w:rsidR="00984070">
        <w:t xml:space="preserve">our </w:t>
      </w:r>
      <w:r w:rsidR="00F84832">
        <w:t>mock community samples.</w:t>
      </w:r>
    </w:p>
    <w:p w14:paraId="0CDC2451" w14:textId="0B5322EA" w:rsidR="00440913" w:rsidRDefault="004D66A3" w:rsidP="00A21290">
      <w:pPr>
        <w:spacing w:line="360" w:lineRule="auto"/>
        <w:ind w:firstLine="720"/>
        <w:jc w:val="both"/>
      </w:pPr>
      <w:r>
        <w:t xml:space="preserve">To test if the </w:t>
      </w:r>
      <w:r w:rsidR="00A30EC5">
        <w:t>workflows</w:t>
      </w:r>
      <w:r w:rsidR="001F1F49">
        <w:t xml:space="preserve"> </w:t>
      </w:r>
      <w:r>
        <w:t>that</w:t>
      </w:r>
      <w:r w:rsidR="00F84832">
        <w:t xml:space="preserve"> performed best </w:t>
      </w:r>
      <w:r w:rsidR="00984070">
        <w:t xml:space="preserve">for </w:t>
      </w:r>
      <w:r w:rsidR="00F84832">
        <w:t>the mock communit</w:t>
      </w:r>
      <w:r w:rsidR="00984070">
        <w:t>ies</w:t>
      </w:r>
      <w:r w:rsidR="00F84832">
        <w:t xml:space="preserve"> performed </w:t>
      </w:r>
      <w:r w:rsidR="001F12D3">
        <w:t>similarly</w:t>
      </w:r>
      <w:r w:rsidR="00984070">
        <w:t xml:space="preserve"> </w:t>
      </w:r>
      <w:r w:rsidR="00F84832">
        <w:t xml:space="preserve">well </w:t>
      </w:r>
      <w:r w:rsidR="00984070">
        <w:t xml:space="preserve">for </w:t>
      </w:r>
      <w:r w:rsidR="00F84832">
        <w:t xml:space="preserve">the </w:t>
      </w:r>
      <w:r w:rsidR="00414D8B">
        <w:t>display</w:t>
      </w:r>
      <w:r w:rsidR="00F84832">
        <w:t xml:space="preserve"> tank samples</w:t>
      </w:r>
      <w:r>
        <w:t>, o</w:t>
      </w:r>
      <w:r w:rsidR="00F84832">
        <w:t>ur second objective was to compare the performance o</w:t>
      </w:r>
      <w:r w:rsidR="0095599E">
        <w:t xml:space="preserve">f the selected </w:t>
      </w:r>
      <w:r w:rsidR="00A30EC5">
        <w:t>workflows between the two sample sets (</w:t>
      </w:r>
      <w:r w:rsidR="001F1F49">
        <w:t xml:space="preserve">mock community and </w:t>
      </w:r>
      <w:r w:rsidR="00414D8B">
        <w:t>display tank</w:t>
      </w:r>
      <w:r w:rsidR="00A30EC5">
        <w:t xml:space="preserve"> samples)</w:t>
      </w:r>
      <w:r w:rsidR="0095599E">
        <w:t>.</w:t>
      </w:r>
      <w:r w:rsidR="00984070">
        <w:t xml:space="preserve"> </w:t>
      </w:r>
      <w:r w:rsidR="001F12D3">
        <w:t>Therefore, w</w:t>
      </w:r>
      <w:r w:rsidR="00984070">
        <w:t>e</w:t>
      </w:r>
      <w:r w:rsidR="00F84832">
        <w:t xml:space="preserve"> </w:t>
      </w:r>
      <w:r w:rsidR="00984070">
        <w:t>determined</w:t>
      </w:r>
      <w:r w:rsidR="00F84832">
        <w:t xml:space="preserve"> the </w:t>
      </w:r>
      <w:r w:rsidR="00984070">
        <w:t xml:space="preserve">workflow </w:t>
      </w:r>
      <w:r w:rsidR="00F84832">
        <w:t>precision</w:t>
      </w:r>
      <w:r w:rsidR="0095599E">
        <w:t xml:space="preserve"> for the </w:t>
      </w:r>
      <w:r w:rsidR="00414D8B">
        <w:t>display tank</w:t>
      </w:r>
      <w:r w:rsidR="0095599E">
        <w:t xml:space="preserve"> samples by calculating </w:t>
      </w:r>
      <w:r w:rsidR="00F84832">
        <w:t xml:space="preserve">the variance </w:t>
      </w:r>
      <w:r w:rsidR="00440913">
        <w:t>across the three replicates.</w:t>
      </w:r>
    </w:p>
    <w:p w14:paraId="38675A69" w14:textId="765C24AA" w:rsidR="0095599E" w:rsidRDefault="0095599E" w:rsidP="00A21290">
      <w:pPr>
        <w:spacing w:line="360" w:lineRule="auto"/>
        <w:ind w:firstLine="720"/>
        <w:jc w:val="both"/>
      </w:pPr>
      <w:r>
        <w:t>We plotted the precision</w:t>
      </w:r>
      <w:r w:rsidR="00984070">
        <w:t xml:space="preserve"> </w:t>
      </w:r>
      <w:r>
        <w:t>for the mock community samples against t</w:t>
      </w:r>
      <w:r w:rsidR="00984070">
        <w:t xml:space="preserve">he </w:t>
      </w:r>
      <w:r>
        <w:t xml:space="preserve">precision for the </w:t>
      </w:r>
      <w:r w:rsidR="00414D8B">
        <w:t>display tank</w:t>
      </w:r>
      <w:r>
        <w:t xml:space="preserve"> samples.</w:t>
      </w:r>
      <w:r w:rsidR="008949C6">
        <w:t xml:space="preserve"> </w:t>
      </w:r>
      <w:r w:rsidR="00440913">
        <w:t xml:space="preserve">The </w:t>
      </w:r>
      <w:r w:rsidR="00A30EC5">
        <w:t>workflows</w:t>
      </w:r>
      <w:r w:rsidR="00440913">
        <w:t xml:space="preserve"> whose points fell closest to the identity line of the plot had the highest levels of precision conservation between the two sample </w:t>
      </w:r>
      <w:r w:rsidR="00A30EC5">
        <w:t>sets</w:t>
      </w:r>
      <w:r w:rsidR="008949C6">
        <w:t xml:space="preserve">. We made the assumption that if the precision of a </w:t>
      </w:r>
      <w:r w:rsidR="00A30EC5">
        <w:t>workflow</w:t>
      </w:r>
      <w:r w:rsidR="008949C6">
        <w:t xml:space="preserve"> was conserved between </w:t>
      </w:r>
      <w:r w:rsidR="00984070">
        <w:t>both</w:t>
      </w:r>
      <w:r w:rsidR="008949C6">
        <w:t xml:space="preserve"> sample </w:t>
      </w:r>
      <w:r w:rsidR="00A30EC5">
        <w:t>sets</w:t>
      </w:r>
      <w:r w:rsidR="008949C6">
        <w:t xml:space="preserve">, its accuracy was also conserved. </w:t>
      </w:r>
      <w:r w:rsidR="00984070">
        <w:t>Consequently</w:t>
      </w:r>
      <w:r w:rsidR="008949C6">
        <w:t xml:space="preserve">, we heuristically identified </w:t>
      </w:r>
      <w:r w:rsidR="00440913" w:rsidRPr="00440913">
        <w:rPr>
          <w:highlight w:val="yellow"/>
        </w:rPr>
        <w:t>X</w:t>
      </w:r>
      <w:r w:rsidR="00440913" w:rsidRPr="00440913">
        <w:t xml:space="preserve"> </w:t>
      </w:r>
      <w:r w:rsidR="00A30EC5">
        <w:t>workflows</w:t>
      </w:r>
      <w:r w:rsidR="00440913" w:rsidRPr="00440913">
        <w:t xml:space="preserve"> that had the highest combination of precision and accuracy for both the mock community and </w:t>
      </w:r>
      <w:r w:rsidR="00414D8B">
        <w:t>display tank</w:t>
      </w:r>
      <w:r w:rsidR="00440913" w:rsidRPr="00440913">
        <w:t xml:space="preserve"> samples.</w:t>
      </w:r>
    </w:p>
    <w:p w14:paraId="5A2163EE" w14:textId="0A575F63" w:rsidR="000813BC" w:rsidRDefault="00DD61B9" w:rsidP="000813BC">
      <w:r>
        <w:tab/>
        <w:t xml:space="preserve">The full R code with all pack versions is available as </w:t>
      </w:r>
      <w:proofErr w:type="spellStart"/>
      <w:r>
        <w:t>Jupyter</w:t>
      </w:r>
      <w:proofErr w:type="spellEnd"/>
      <w:r>
        <w:t xml:space="preserve"> Notebook on GitHub (</w:t>
      </w:r>
      <w:r w:rsidRPr="00124D78">
        <w:rPr>
          <w:highlight w:val="yellow"/>
        </w:rPr>
        <w:t>XXX</w:t>
      </w:r>
      <w:r>
        <w:t>).</w:t>
      </w:r>
    </w:p>
    <w:p w14:paraId="1F25ABCD" w14:textId="77777777" w:rsidR="00DD61B9" w:rsidRDefault="00DD61B9" w:rsidP="000813BC"/>
    <w:p w14:paraId="783D67EB" w14:textId="5C9A62B6" w:rsidR="000813BC" w:rsidRDefault="000813BC" w:rsidP="000813BC"/>
    <w:p w14:paraId="7335F8E6" w14:textId="336F9AA8" w:rsidR="00AB1842" w:rsidRDefault="00AB1842" w:rsidP="000813BC">
      <w:r w:rsidRPr="00440913">
        <w:rPr>
          <w:highlight w:val="yellow"/>
        </w:rPr>
        <w:t xml:space="preserve">The other methods we’ll use </w:t>
      </w:r>
      <w:r w:rsidR="00440913" w:rsidRPr="00440913">
        <w:rPr>
          <w:highlight w:val="yellow"/>
        </w:rPr>
        <w:t>(for example PCA) will be</w:t>
      </w:r>
      <w:r w:rsidRPr="00440913">
        <w:rPr>
          <w:highlight w:val="yellow"/>
        </w:rPr>
        <w:t xml:space="preserve"> determined on the go so not possible to describe them here yet</w:t>
      </w:r>
      <w:r w:rsidR="00440913" w:rsidRPr="00440913">
        <w:rPr>
          <w:highlight w:val="yellow"/>
        </w:rPr>
        <w:t xml:space="preserve"> but will be added in the future</w:t>
      </w:r>
    </w:p>
    <w:p w14:paraId="40737A08" w14:textId="77777777" w:rsidR="000803DB" w:rsidRDefault="000803DB"/>
    <w:p w14:paraId="74F7E30F" w14:textId="2B10D977" w:rsidR="00AB1842" w:rsidRDefault="00AB1842">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795FF621" w14:textId="77777777" w:rsidR="007F3E17" w:rsidRDefault="007F3E17" w:rsidP="005F7CE5"/>
    <w:p w14:paraId="4729C1DF" w14:textId="77777777" w:rsidR="000803DB" w:rsidRDefault="000803DB">
      <w:pPr>
        <w:rPr>
          <w:rFonts w:asciiTheme="majorHAnsi" w:eastAsiaTheme="majorEastAsia" w:hAnsiTheme="majorHAnsi" w:cstheme="majorBidi"/>
          <w:color w:val="2F5496" w:themeColor="accent1" w:themeShade="BF"/>
          <w:sz w:val="32"/>
          <w:szCs w:val="32"/>
        </w:rPr>
      </w:pPr>
      <w:r>
        <w:br w:type="page"/>
      </w:r>
    </w:p>
    <w:p w14:paraId="714DC8C3" w14:textId="235D238E"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4222190" w:rsidR="004F3EB3" w:rsidRDefault="004F3EB3" w:rsidP="00E05CD2">
      <w:pPr>
        <w:spacing w:line="360" w:lineRule="auto"/>
        <w:jc w:val="both"/>
      </w:pPr>
      <w:r>
        <w:t>Role of mRNA-Seq for taxonomic profiling</w:t>
      </w:r>
      <w:r w:rsidR="00DC1691">
        <w:t>?</w:t>
      </w:r>
      <w:r>
        <w:t xml:space="preserve"> (need to find REFS)</w:t>
      </w:r>
    </w:p>
    <w:p w14:paraId="4C6E4B62" w14:textId="3E4EBFAD" w:rsidR="00E04407" w:rsidRDefault="00E04407" w:rsidP="00E05CD2">
      <w:pPr>
        <w:spacing w:line="360" w:lineRule="auto"/>
        <w:jc w:val="both"/>
      </w:pPr>
    </w:p>
    <w:p w14:paraId="6E1C17DA" w14:textId="5AE39E33" w:rsidR="00E04407" w:rsidRDefault="00E04407" w:rsidP="00E05CD2">
      <w:pPr>
        <w:spacing w:line="360" w:lineRule="auto"/>
        <w:jc w:val="both"/>
      </w:pPr>
      <w:r>
        <w:t>Focus on microbes but also works for other organisms (context eDNA)</w:t>
      </w:r>
    </w:p>
    <w:p w14:paraId="5312DF25" w14:textId="77777777" w:rsidR="006E6787" w:rsidRDefault="006E6787" w:rsidP="00E05CD2">
      <w:pPr>
        <w:spacing w:line="360" w:lineRule="auto"/>
        <w:ind w:firstLine="720"/>
        <w:jc w:val="both"/>
        <w:rPr>
          <w:ins w:id="58"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59" w:author="Christopher Hempel" w:date="2020-06-11T14:02:00Z"/>
          <w:rFonts w:ascii="Calibri" w:hAnsi="Calibri" w:cs="Calibri"/>
          <w:color w:val="000000" w:themeColor="text1"/>
        </w:rPr>
      </w:pPr>
      <w:commentRangeStart w:id="60"/>
      <w:ins w:id="61"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w:t>
        </w:r>
        <w:r>
          <w:rPr>
            <w:rFonts w:ascii="Calibri" w:hAnsi="Calibri" w:cs="Calibri"/>
            <w:color w:val="000000" w:themeColor="text1"/>
          </w:rPr>
          <w:lastRenderedPageBreak/>
          <w:t xml:space="preserve">complex a community is, the higher sequencing depth is required to cover barcode genes to an extend where the community can be accurately profiled. Consequently, given sufficient 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60"/>
        <w:r>
          <w:rPr>
            <w:rStyle w:val="CommentReference"/>
          </w:rPr>
          <w:commentReference w:id="60"/>
        </w:r>
      </w:ins>
    </w:p>
    <w:p w14:paraId="04381090" w14:textId="77777777" w:rsidR="001550E0" w:rsidRDefault="001550E0" w:rsidP="00E05CD2">
      <w:pPr>
        <w:spacing w:line="360" w:lineRule="auto"/>
        <w:ind w:firstLine="720"/>
        <w:jc w:val="both"/>
        <w:rPr>
          <w:ins w:id="62"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63"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64"/>
        <w:proofErr w:type="spellStart"/>
        <w:r w:rsidRPr="00EB444C">
          <w:rPr>
            <w:rFonts w:ascii="Calibri" w:hAnsi="Calibri" w:cs="Calibri"/>
            <w:color w:val="000000" w:themeColor="text1"/>
          </w:rPr>
          <w:t>HiSeq</w:t>
        </w:r>
        <w:commentRangeEnd w:id="64"/>
        <w:proofErr w:type="spellEnd"/>
        <w:r>
          <w:rPr>
            <w:rStyle w:val="CommentReference"/>
          </w:rPr>
          <w:commentReference w:id="64"/>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65"/>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65"/>
        <w:r>
          <w:rPr>
            <w:rStyle w:val="CommentReference"/>
          </w:rPr>
          <w:commentReference w:id="65"/>
        </w:r>
      </w:ins>
    </w:p>
    <w:p w14:paraId="1B32F8B1" w14:textId="77777777" w:rsidR="00E97D19" w:rsidRDefault="00E97D19" w:rsidP="00E05CD2">
      <w:pPr>
        <w:spacing w:line="360" w:lineRule="auto"/>
      </w:pPr>
    </w:p>
    <w:p w14:paraId="033CCAA8" w14:textId="7E3668D0" w:rsidR="003A1E4D" w:rsidRPr="00E97D19" w:rsidRDefault="00E97D19" w:rsidP="00E05CD2">
      <w:pPr>
        <w:spacing w:line="360" w:lineRule="auto"/>
        <w:ind w:firstLine="720"/>
        <w:jc w:val="both"/>
        <w:rPr>
          <w:rFonts w:ascii="Calibri" w:hAnsi="Calibri" w:cs="Calibri"/>
          <w:color w:val="000000" w:themeColor="text1"/>
        </w:rPr>
      </w:pPr>
      <w:commentRangeStart w:id="66"/>
      <w:commentRangeStart w:id="67"/>
      <w:ins w:id="68" w:author="Christopher Hempel" w:date="2020-06-11T23:10:00Z">
        <w:r w:rsidRPr="00E97D19">
          <w:rPr>
            <w:rFonts w:ascii="Calibri" w:hAnsi="Calibri" w:cs="Calibri"/>
            <w:color w:val="000000" w:themeColor="text1"/>
          </w:rPr>
          <w:t xml:space="preserve">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w:t>
        </w:r>
      </w:ins>
      <w:r w:rsidR="00414D8B">
        <w:rPr>
          <w:rFonts w:ascii="Calibri" w:hAnsi="Calibri" w:cs="Calibri"/>
          <w:color w:val="000000" w:themeColor="text1"/>
        </w:rPr>
        <w:t>display tank</w:t>
      </w:r>
      <w:ins w:id="69" w:author="Christopher Hempel" w:date="2020-06-11T23:10:00Z">
        <w:r w:rsidRPr="00E97D19">
          <w:rPr>
            <w:rFonts w:ascii="Calibri" w:hAnsi="Calibri" w:cs="Calibri"/>
            <w:color w:val="000000" w:themeColor="text1"/>
          </w:rPr>
          <w:t xml:space="preserve"> sample using different bioinformatic pipelines.</w:t>
        </w:r>
        <w:commentRangeEnd w:id="66"/>
        <w:r w:rsidRPr="00E97D19">
          <w:rPr>
            <w:rFonts w:ascii="Calibri" w:hAnsi="Calibri" w:cs="Calibri"/>
            <w:color w:val="000000" w:themeColor="text1"/>
          </w:rPr>
          <w:commentReference w:id="66"/>
        </w:r>
        <w:commentRangeEnd w:id="67"/>
        <w:r w:rsidRPr="00E97D19">
          <w:rPr>
            <w:rFonts w:ascii="Calibri" w:hAnsi="Calibri" w:cs="Calibri"/>
            <w:color w:val="000000" w:themeColor="text1"/>
          </w:rPr>
          <w:commentReference w:id="67"/>
        </w:r>
      </w:ins>
      <w:r w:rsidR="003A1E4D"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630AA159" w:rsidR="005C06A1" w:rsidRDefault="005C06A1">
      <w:pPr>
        <w:rPr>
          <w:rFonts w:asciiTheme="majorHAnsi" w:eastAsiaTheme="majorEastAsia" w:hAnsiTheme="majorHAnsi" w:cstheme="majorBidi"/>
          <w:color w:val="2F5496" w:themeColor="accent1" w:themeShade="BF"/>
          <w:sz w:val="32"/>
          <w:szCs w:val="32"/>
        </w:rPr>
      </w:pPr>
      <w:r>
        <w:t xml:space="preserve">Sarah </w:t>
      </w:r>
      <w:proofErr w:type="spellStart"/>
      <w:r>
        <w:t>Adamowicz</w:t>
      </w:r>
      <w:proofErr w:type="spellEnd"/>
      <w:r>
        <w:t xml:space="preserve">, Karl </w:t>
      </w:r>
      <w:proofErr w:type="spellStart"/>
      <w:r>
        <w:t>Cottenie</w:t>
      </w:r>
      <w:proofErr w:type="spellEnd"/>
      <w:r>
        <w:t>, Nicole Ricker</w:t>
      </w:r>
      <w:r w:rsidR="000803DB">
        <w:t xml:space="preserve">, Anders </w:t>
      </w:r>
      <w:proofErr w:type="spellStart"/>
      <w:r w:rsidR="000803DB">
        <w:t>Lanzen</w:t>
      </w:r>
      <w:proofErr w:type="spellEnd"/>
      <w:r>
        <w:br w:type="page"/>
      </w:r>
    </w:p>
    <w:p w14:paraId="08E30B81" w14:textId="6E6122F5" w:rsidR="001B2FBE" w:rsidRDefault="001B2FBE" w:rsidP="001B2FBE">
      <w:pPr>
        <w:pStyle w:val="Heading1"/>
      </w:pPr>
      <w:r>
        <w:lastRenderedPageBreak/>
        <w:t>References</w:t>
      </w:r>
    </w:p>
    <w:p w14:paraId="35EE1011" w14:textId="5C9EE305" w:rsidR="00816633" w:rsidRPr="00816633" w:rsidRDefault="003A1E4D" w:rsidP="00816633">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816633" w:rsidRPr="00816633">
        <w:rPr>
          <w:rFonts w:ascii="Calibri" w:hAnsi="Calibri" w:cs="Calibri"/>
          <w:noProof/>
          <w:lang w:val="en-US"/>
        </w:rPr>
        <w:t xml:space="preserve">Agarwala, R., Barrett, T., Beck, J., Benson, D. A., Bollin, C., Bolton, E., et al. (2016). Database resources of the National Center for Biotechnology Information. </w:t>
      </w:r>
      <w:r w:rsidR="00816633" w:rsidRPr="00816633">
        <w:rPr>
          <w:rFonts w:ascii="Calibri" w:hAnsi="Calibri" w:cs="Calibri"/>
          <w:i/>
          <w:iCs/>
          <w:noProof/>
          <w:lang w:val="en-US"/>
        </w:rPr>
        <w:t>Nucleic Acids Res.</w:t>
      </w:r>
      <w:r w:rsidR="00816633" w:rsidRPr="00816633">
        <w:rPr>
          <w:rFonts w:ascii="Calibri" w:hAnsi="Calibri" w:cs="Calibri"/>
          <w:noProof/>
          <w:lang w:val="en-US"/>
        </w:rPr>
        <w:t xml:space="preserve"> 44, D7–D19. doi:10.1093/nar/gkv1290.</w:t>
      </w:r>
    </w:p>
    <w:p w14:paraId="08EB2AEE"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Alberdi, A., Aizpurua, O., Gilbert, M. T. P., and Bohmann, K. (2018). Scrutinizing key steps for reliable metabarcoding of environmental samples. </w:t>
      </w:r>
      <w:r w:rsidRPr="00816633">
        <w:rPr>
          <w:rFonts w:ascii="Calibri" w:hAnsi="Calibri" w:cs="Calibri"/>
          <w:i/>
          <w:iCs/>
          <w:noProof/>
          <w:lang w:val="en-US"/>
        </w:rPr>
        <w:t>Methods Ecol. Evol.</w:t>
      </w:r>
      <w:r w:rsidRPr="00816633">
        <w:rPr>
          <w:rFonts w:ascii="Calibri" w:hAnsi="Calibri" w:cs="Calibri"/>
          <w:noProof/>
          <w:lang w:val="en-US"/>
        </w:rPr>
        <w:t xml:space="preserve"> 9, 134–147. doi:10.1111/2041-210X.12849.</w:t>
      </w:r>
    </w:p>
    <w:p w14:paraId="40DA9C44"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Almeida, O. G. G., and De Martinis, E. C. P. (2019). Bioinformatics tools to assess metagenomic data for applied microbiology. </w:t>
      </w:r>
      <w:r w:rsidRPr="00816633">
        <w:rPr>
          <w:rFonts w:ascii="Calibri" w:hAnsi="Calibri" w:cs="Calibri"/>
          <w:i/>
          <w:iCs/>
          <w:noProof/>
          <w:lang w:val="en-US"/>
        </w:rPr>
        <w:t>Appl. Microbiol. Biotechnol.</w:t>
      </w:r>
      <w:r w:rsidRPr="00816633">
        <w:rPr>
          <w:rFonts w:ascii="Calibri" w:hAnsi="Calibri" w:cs="Calibri"/>
          <w:noProof/>
          <w:lang w:val="en-US"/>
        </w:rPr>
        <w:t xml:space="preserve"> 103, 69–82. doi:10.1007/s00253-018-9464-9.</w:t>
      </w:r>
    </w:p>
    <w:p w14:paraId="1DA9B233"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Altschul,  stephen F., Gish, W., Miller, W., Myers, E. W., and Lipman, D. J. (1990). Basic Local Alignment Search Tool. </w:t>
      </w:r>
      <w:r w:rsidRPr="00816633">
        <w:rPr>
          <w:rFonts w:ascii="Calibri" w:hAnsi="Calibri" w:cs="Calibri"/>
          <w:i/>
          <w:iCs/>
          <w:noProof/>
          <w:lang w:val="en-US"/>
        </w:rPr>
        <w:t>J. Mol. Biol.</w:t>
      </w:r>
      <w:r w:rsidRPr="00816633">
        <w:rPr>
          <w:rFonts w:ascii="Calibri" w:hAnsi="Calibri" w:cs="Calibri"/>
          <w:noProof/>
          <w:lang w:val="en-US"/>
        </w:rPr>
        <w:t xml:space="preserve"> 215, 403–410.</w:t>
      </w:r>
    </w:p>
    <w:p w14:paraId="12260BAC"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816633">
        <w:rPr>
          <w:rFonts w:ascii="Calibri" w:hAnsi="Calibri" w:cs="Calibri"/>
          <w:i/>
          <w:iCs/>
          <w:noProof/>
          <w:lang w:val="en-US"/>
        </w:rPr>
        <w:t>J. Comput. Biol.</w:t>
      </w:r>
      <w:r w:rsidRPr="00816633">
        <w:rPr>
          <w:rFonts w:ascii="Calibri" w:hAnsi="Calibri" w:cs="Calibri"/>
          <w:noProof/>
          <w:lang w:val="en-US"/>
        </w:rPr>
        <w:t xml:space="preserve"> 19, 455–477. doi:10.1089/cmb.2012.0021.</w:t>
      </w:r>
    </w:p>
    <w:p w14:paraId="589A815A"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Bellinger, E. G., and Sigee, D. C. (2015). </w:t>
      </w:r>
      <w:r w:rsidRPr="00816633">
        <w:rPr>
          <w:rFonts w:ascii="Calibri" w:hAnsi="Calibri" w:cs="Calibri"/>
          <w:i/>
          <w:iCs/>
          <w:noProof/>
          <w:lang w:val="en-US"/>
        </w:rPr>
        <w:t>Freshwater Algae - Identification, Enumeration and Use as Bioindicators</w:t>
      </w:r>
      <w:r w:rsidRPr="00816633">
        <w:rPr>
          <w:rFonts w:ascii="Calibri" w:hAnsi="Calibri" w:cs="Calibri"/>
          <w:noProof/>
          <w:lang w:val="en-US"/>
        </w:rPr>
        <w:t>. 2nd ed. Chichester, West Sussex: John Wiley &amp; Sons Ltd.</w:t>
      </w:r>
    </w:p>
    <w:p w14:paraId="3A61388E"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Bolger, A. M., Lohse, M., and Usadel, B. (2014). Trimmomatic: A flexible trimmer for Illumina sequence data. </w:t>
      </w:r>
      <w:r w:rsidRPr="00816633">
        <w:rPr>
          <w:rFonts w:ascii="Calibri" w:hAnsi="Calibri" w:cs="Calibri"/>
          <w:i/>
          <w:iCs/>
          <w:noProof/>
          <w:lang w:val="en-US"/>
        </w:rPr>
        <w:t>Bioinformatics</w:t>
      </w:r>
      <w:r w:rsidRPr="00816633">
        <w:rPr>
          <w:rFonts w:ascii="Calibri" w:hAnsi="Calibri" w:cs="Calibri"/>
          <w:noProof/>
          <w:lang w:val="en-US"/>
        </w:rPr>
        <w:t xml:space="preserve"> 30, 2114–2120. doi:10.1093/bioinformatics/btu170.</w:t>
      </w:r>
    </w:p>
    <w:p w14:paraId="3EC377C7"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Burger, J. (2006). Bioindicators: A review of their use in the environmental literature 1970–2005. </w:t>
      </w:r>
      <w:r w:rsidRPr="00816633">
        <w:rPr>
          <w:rFonts w:ascii="Calibri" w:hAnsi="Calibri" w:cs="Calibri"/>
          <w:i/>
          <w:iCs/>
          <w:noProof/>
          <w:lang w:val="en-US"/>
        </w:rPr>
        <w:t>Environ. Bioindic.</w:t>
      </w:r>
      <w:r w:rsidRPr="00816633">
        <w:rPr>
          <w:rFonts w:ascii="Calibri" w:hAnsi="Calibri" w:cs="Calibri"/>
          <w:noProof/>
          <w:lang w:val="en-US"/>
        </w:rPr>
        <w:t xml:space="preserve"> 1, 136–144. doi:10.1080/15555270600701540.</w:t>
      </w:r>
    </w:p>
    <w:p w14:paraId="6BD6DF1D"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Bushmanova, E., Antipov, D., Lapidus, A., and Prjibelski, A. D. (2019). rnaSPAdes: A de novo transcriptome assembler and its application to RNA-Seq data. </w:t>
      </w:r>
      <w:r w:rsidRPr="00816633">
        <w:rPr>
          <w:rFonts w:ascii="Calibri" w:hAnsi="Calibri" w:cs="Calibri"/>
          <w:i/>
          <w:iCs/>
          <w:noProof/>
          <w:lang w:val="en-US"/>
        </w:rPr>
        <w:t>Gigascience</w:t>
      </w:r>
      <w:r w:rsidRPr="00816633">
        <w:rPr>
          <w:rFonts w:ascii="Calibri" w:hAnsi="Calibri" w:cs="Calibri"/>
          <w:noProof/>
          <w:lang w:val="en-US"/>
        </w:rPr>
        <w:t xml:space="preserve"> 8, 1–13. doi:10.1093/gigascience/giz100.</w:t>
      </w:r>
    </w:p>
    <w:p w14:paraId="2D3A42DD"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Carini, P., Marsden, P. J., Leff, J. W., Morgan, E. E., Strickland, M. S., and Fierer, N. (2016). Relic DNA is abundant in soil and obscures estimates of soil microbial diversity. </w:t>
      </w:r>
      <w:r w:rsidRPr="00816633">
        <w:rPr>
          <w:rFonts w:ascii="Calibri" w:hAnsi="Calibri" w:cs="Calibri"/>
          <w:i/>
          <w:iCs/>
          <w:noProof/>
          <w:lang w:val="en-US"/>
        </w:rPr>
        <w:t>Nat. Microbiol.</w:t>
      </w:r>
      <w:r w:rsidRPr="00816633">
        <w:rPr>
          <w:rFonts w:ascii="Calibri" w:hAnsi="Calibri" w:cs="Calibri"/>
          <w:noProof/>
          <w:lang w:val="en-US"/>
        </w:rPr>
        <w:t xml:space="preserve"> 2, 1–6. doi:10.1038/nmicrobiol.2016.242.</w:t>
      </w:r>
    </w:p>
    <w:p w14:paraId="2F23DE5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Cordier, T., Lanzén, A., Apothéloz-Perret-Gentil, L., Stoeck, T., and Pawlowski, J. (2019). Embracing Environmental Genomics and Machine Learning for Routine Biomonitoring. </w:t>
      </w:r>
      <w:r w:rsidRPr="00816633">
        <w:rPr>
          <w:rFonts w:ascii="Calibri" w:hAnsi="Calibri" w:cs="Calibri"/>
          <w:i/>
          <w:iCs/>
          <w:noProof/>
          <w:lang w:val="en-US"/>
        </w:rPr>
        <w:lastRenderedPageBreak/>
        <w:t>Trends Microbiol.</w:t>
      </w:r>
      <w:r w:rsidRPr="00816633">
        <w:rPr>
          <w:rFonts w:ascii="Calibri" w:hAnsi="Calibri" w:cs="Calibri"/>
          <w:noProof/>
          <w:lang w:val="en-US"/>
        </w:rPr>
        <w:t xml:space="preserve"> 27, 387–397. doi:10.1016/j.tim.2018.10.012.</w:t>
      </w:r>
    </w:p>
    <w:p w14:paraId="0E15A971"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816633">
        <w:rPr>
          <w:rFonts w:ascii="Calibri" w:hAnsi="Calibri" w:cs="Calibri"/>
          <w:i/>
          <w:iCs/>
          <w:noProof/>
          <w:lang w:val="en-US"/>
        </w:rPr>
        <w:t>Preprints</w:t>
      </w:r>
      <w:r w:rsidRPr="00816633">
        <w:rPr>
          <w:rFonts w:ascii="Calibri" w:hAnsi="Calibri" w:cs="Calibri"/>
          <w:noProof/>
          <w:lang w:val="en-US"/>
        </w:rPr>
        <w:t>. doi:10.20944/PREPRINTS202001.0278.V1.</w:t>
      </w:r>
    </w:p>
    <w:p w14:paraId="701214DC"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816633">
        <w:rPr>
          <w:rFonts w:ascii="Calibri" w:hAnsi="Calibri" w:cs="Calibri"/>
          <w:i/>
          <w:iCs/>
          <w:noProof/>
          <w:lang w:val="en-US"/>
        </w:rPr>
        <w:t>Ecol. Evol.</w:t>
      </w:r>
      <w:r w:rsidRPr="00816633">
        <w:rPr>
          <w:rFonts w:ascii="Calibri" w:hAnsi="Calibri" w:cs="Calibri"/>
          <w:noProof/>
          <w:lang w:val="en-US"/>
        </w:rPr>
        <w:t xml:space="preserve"> 9, 4603–4620. doi:10.1002/ece3.5063.</w:t>
      </w:r>
    </w:p>
    <w:p w14:paraId="00B740B3"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816633">
        <w:rPr>
          <w:rFonts w:ascii="Calibri" w:hAnsi="Calibri" w:cs="Calibri"/>
          <w:i/>
          <w:iCs/>
          <w:noProof/>
          <w:lang w:val="en-US"/>
        </w:rPr>
        <w:t>Mol. Ecol. Resour.</w:t>
      </w:r>
      <w:r w:rsidRPr="00816633">
        <w:rPr>
          <w:rFonts w:ascii="Calibri" w:hAnsi="Calibri" w:cs="Calibri"/>
          <w:noProof/>
          <w:lang w:val="en-US"/>
        </w:rPr>
        <w:t xml:space="preserve"> 14, 306–323. doi:10.1111/1755-0998.12188.</w:t>
      </w:r>
    </w:p>
    <w:p w14:paraId="1139C169"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Dextrase, A. J., and Mandrak, N. E. (2006). Impacts of alien invasive species on freshwater fauna at risk in Canada. </w:t>
      </w:r>
      <w:r w:rsidRPr="00816633">
        <w:rPr>
          <w:rFonts w:ascii="Calibri" w:hAnsi="Calibri" w:cs="Calibri"/>
          <w:i/>
          <w:iCs/>
          <w:noProof/>
          <w:lang w:val="en-US"/>
        </w:rPr>
        <w:t>Biol. Invasions</w:t>
      </w:r>
      <w:r w:rsidRPr="00816633">
        <w:rPr>
          <w:rFonts w:ascii="Calibri" w:hAnsi="Calibri" w:cs="Calibri"/>
          <w:noProof/>
          <w:lang w:val="en-US"/>
        </w:rPr>
        <w:t xml:space="preserve"> 8, 13–24. doi:10.1007/s10530-005-0232-2.</w:t>
      </w:r>
    </w:p>
    <w:p w14:paraId="6FBD9D54"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816633">
        <w:rPr>
          <w:rFonts w:ascii="Calibri" w:hAnsi="Calibri" w:cs="Calibri"/>
          <w:i/>
          <w:iCs/>
          <w:noProof/>
          <w:lang w:val="en-US"/>
        </w:rPr>
        <w:t>Biol. Rev. Camb. Philos. Soc.</w:t>
      </w:r>
      <w:r w:rsidRPr="00816633">
        <w:rPr>
          <w:rFonts w:ascii="Calibri" w:hAnsi="Calibri" w:cs="Calibri"/>
          <w:noProof/>
          <w:lang w:val="en-US"/>
        </w:rPr>
        <w:t xml:space="preserve"> 81, 163–182. doi:10.1017/S1464793105006950.</w:t>
      </w:r>
    </w:p>
    <w:p w14:paraId="5849901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816633">
        <w:rPr>
          <w:rFonts w:ascii="Calibri" w:hAnsi="Calibri" w:cs="Calibri"/>
          <w:i/>
          <w:iCs/>
          <w:noProof/>
          <w:lang w:val="en-US"/>
        </w:rPr>
        <w:t>PLoS One</w:t>
      </w:r>
      <w:r w:rsidRPr="00816633">
        <w:rPr>
          <w:rFonts w:ascii="Calibri" w:hAnsi="Calibri" w:cs="Calibri"/>
          <w:noProof/>
          <w:lang w:val="en-US"/>
        </w:rPr>
        <w:t xml:space="preserve"> 10, 1–16. doi:10.1371/journal.pone.0130324.</w:t>
      </w:r>
    </w:p>
    <w:p w14:paraId="1929D29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Foissner, W., and Berger, H. (1996). A User-Friendly Guide to the Ciliates. </w:t>
      </w:r>
      <w:r w:rsidRPr="00816633">
        <w:rPr>
          <w:rFonts w:ascii="Calibri" w:hAnsi="Calibri" w:cs="Calibri"/>
          <w:i/>
          <w:iCs/>
          <w:noProof/>
          <w:lang w:val="en-US"/>
        </w:rPr>
        <w:t>Freshw. Biol.</w:t>
      </w:r>
      <w:r w:rsidRPr="00816633">
        <w:rPr>
          <w:rFonts w:ascii="Calibri" w:hAnsi="Calibri" w:cs="Calibri"/>
          <w:noProof/>
          <w:lang w:val="en-US"/>
        </w:rPr>
        <w:t xml:space="preserve"> 35, 375–482.</w:t>
      </w:r>
    </w:p>
    <w:p w14:paraId="7480DDF1"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Geisen, S., Tveit, A. T., Clark, I. M., Richter, A., Svenning, M. M., Bonkowski, M., et al. (2015). Metatranscriptomic census of active protists in soils. </w:t>
      </w:r>
      <w:r w:rsidRPr="00816633">
        <w:rPr>
          <w:rFonts w:ascii="Calibri" w:hAnsi="Calibri" w:cs="Calibri"/>
          <w:i/>
          <w:iCs/>
          <w:noProof/>
          <w:lang w:val="en-US"/>
        </w:rPr>
        <w:t>ISME J.</w:t>
      </w:r>
      <w:r w:rsidRPr="00816633">
        <w:rPr>
          <w:rFonts w:ascii="Calibri" w:hAnsi="Calibri" w:cs="Calibri"/>
          <w:noProof/>
          <w:lang w:val="en-US"/>
        </w:rPr>
        <w:t xml:space="preserve"> 9, 2178–2190. doi:10.1038/ismej.2015.30.</w:t>
      </w:r>
    </w:p>
    <w:p w14:paraId="0ECF66C2"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816633">
        <w:rPr>
          <w:rFonts w:ascii="Calibri" w:hAnsi="Calibri" w:cs="Calibri"/>
          <w:i/>
          <w:iCs/>
          <w:noProof/>
          <w:lang w:val="en-US"/>
        </w:rPr>
        <w:t>Microbiome</w:t>
      </w:r>
      <w:r w:rsidRPr="00816633">
        <w:rPr>
          <w:rFonts w:ascii="Calibri" w:hAnsi="Calibri" w:cs="Calibri"/>
          <w:noProof/>
          <w:lang w:val="en-US"/>
        </w:rPr>
        <w:t xml:space="preserve"> 6, 1–16. doi:10.1186/s40168-018-0453-0.</w:t>
      </w:r>
    </w:p>
    <w:p w14:paraId="45A5CBDC"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lastRenderedPageBreak/>
        <w:t xml:space="preserve">Grabherr, M. G., Haas, B. J., Yassour, M., Levin, J. Z., Thompson, D. A., Amit, I., et al. (2013). Trinity: reconstructing a full-length transcriptome without a genome from RNA-Seq data. </w:t>
      </w:r>
      <w:r w:rsidRPr="00816633">
        <w:rPr>
          <w:rFonts w:ascii="Calibri" w:hAnsi="Calibri" w:cs="Calibri"/>
          <w:i/>
          <w:iCs/>
          <w:noProof/>
          <w:lang w:val="en-US"/>
        </w:rPr>
        <w:t>Nat. Biotechnol.</w:t>
      </w:r>
      <w:r w:rsidRPr="00816633">
        <w:rPr>
          <w:rFonts w:ascii="Calibri" w:hAnsi="Calibri" w:cs="Calibri"/>
          <w:noProof/>
          <w:lang w:val="en-US"/>
        </w:rPr>
        <w:t xml:space="preserve"> 29, 644–652. doi:10.1038/nbt.1883.Trinity.</w:t>
      </w:r>
    </w:p>
    <w:p w14:paraId="048A9749"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Haury, J., Peltre, M.-C., Trémolières, M., Barbe, J., Thiébaut, G., Bernez, I., et al. (2006). A new method to assess water trophy and organic pollution – the Macrophyte Biological Index for Rivers (IBMR): its application to different types of river and pollution. </w:t>
      </w:r>
      <w:r w:rsidRPr="00816633">
        <w:rPr>
          <w:rFonts w:ascii="Calibri" w:hAnsi="Calibri" w:cs="Calibri"/>
          <w:i/>
          <w:iCs/>
          <w:noProof/>
          <w:lang w:val="en-US"/>
        </w:rPr>
        <w:t>Hydrobiologia</w:t>
      </w:r>
      <w:r w:rsidRPr="00816633">
        <w:rPr>
          <w:rFonts w:ascii="Calibri" w:hAnsi="Calibri" w:cs="Calibri"/>
          <w:noProof/>
          <w:lang w:val="en-US"/>
        </w:rPr>
        <w:t xml:space="preserve"> 570, 153–158. doi:10.1007/s10750-006-0175-3.</w:t>
      </w:r>
    </w:p>
    <w:p w14:paraId="53DA6F42"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Jane, S. F., Wilcox, T. M., Mckelvey, K. S., Young, M. K., Schwartz, M. K., Lowe, W. H., et al. (2015). Distance, flow and PCR inhibition: EDNA dynamics in two headwater streams. </w:t>
      </w:r>
      <w:r w:rsidRPr="00816633">
        <w:rPr>
          <w:rFonts w:ascii="Calibri" w:hAnsi="Calibri" w:cs="Calibri"/>
          <w:i/>
          <w:iCs/>
          <w:noProof/>
          <w:lang w:val="en-US"/>
        </w:rPr>
        <w:t>Mol. Ecol. Resour.</w:t>
      </w:r>
      <w:r w:rsidRPr="00816633">
        <w:rPr>
          <w:rFonts w:ascii="Calibri" w:hAnsi="Calibri" w:cs="Calibri"/>
          <w:noProof/>
          <w:lang w:val="en-US"/>
        </w:rPr>
        <w:t xml:space="preserve"> 15, 216–227. doi:10.1111/1755-0998.12285.</w:t>
      </w:r>
    </w:p>
    <w:p w14:paraId="7DEB2977"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Jensen, K., Trepel, M., Merritt, D., and Rosenthal, G. (2006). Restoration ecology of river valleys. </w:t>
      </w:r>
      <w:r w:rsidRPr="00816633">
        <w:rPr>
          <w:rFonts w:ascii="Calibri" w:hAnsi="Calibri" w:cs="Calibri"/>
          <w:i/>
          <w:iCs/>
          <w:noProof/>
          <w:lang w:val="en-US"/>
        </w:rPr>
        <w:t>Basic Appl. Ecol.</w:t>
      </w:r>
      <w:r w:rsidRPr="00816633">
        <w:rPr>
          <w:rFonts w:ascii="Calibri" w:hAnsi="Calibri" w:cs="Calibri"/>
          <w:noProof/>
          <w:lang w:val="en-US"/>
        </w:rPr>
        <w:t xml:space="preserve"> 7, 383–387. doi:10.1016/j.baae.2006.05.008.</w:t>
      </w:r>
    </w:p>
    <w:p w14:paraId="41A2A90D"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Kahlke, T., and Ralph, P. J. (2019). BASTA – Taxonomic classification of sequences and sequence bins using last common ancestor estimations. </w:t>
      </w:r>
      <w:r w:rsidRPr="00816633">
        <w:rPr>
          <w:rFonts w:ascii="Calibri" w:hAnsi="Calibri" w:cs="Calibri"/>
          <w:i/>
          <w:iCs/>
          <w:noProof/>
          <w:lang w:val="en-US"/>
        </w:rPr>
        <w:t>Methods Ecol. Evol.</w:t>
      </w:r>
      <w:r w:rsidRPr="00816633">
        <w:rPr>
          <w:rFonts w:ascii="Calibri" w:hAnsi="Calibri" w:cs="Calibri"/>
          <w:noProof/>
          <w:lang w:val="en-US"/>
        </w:rPr>
        <w:t xml:space="preserve"> 10, 100–103. doi:10.1111/2041-210X.13095.</w:t>
      </w:r>
    </w:p>
    <w:p w14:paraId="183C2414"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Karr, J. R. (1981). Assessment of Biotic Integrity Using Fish Communities. </w:t>
      </w:r>
      <w:r w:rsidRPr="00816633">
        <w:rPr>
          <w:rFonts w:ascii="Calibri" w:hAnsi="Calibri" w:cs="Calibri"/>
          <w:i/>
          <w:iCs/>
          <w:noProof/>
          <w:lang w:val="en-US"/>
        </w:rPr>
        <w:t>Fisheries</w:t>
      </w:r>
      <w:r w:rsidRPr="00816633">
        <w:rPr>
          <w:rFonts w:ascii="Calibri" w:hAnsi="Calibri" w:cs="Calibri"/>
          <w:noProof/>
          <w:lang w:val="en-US"/>
        </w:rPr>
        <w:t xml:space="preserve"> 6, 21–27. doi:10.1577/1548-8446(1981)006.</w:t>
      </w:r>
    </w:p>
    <w:p w14:paraId="5640CA43"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Kopylova, E., Noé, L., and Touzet, H. (2012). SortMeRNA: Fast and accurate filtering of ribosomal RNAs in metatranscriptomic data. </w:t>
      </w:r>
      <w:r w:rsidRPr="00816633">
        <w:rPr>
          <w:rFonts w:ascii="Calibri" w:hAnsi="Calibri" w:cs="Calibri"/>
          <w:i/>
          <w:iCs/>
          <w:noProof/>
          <w:lang w:val="en-US"/>
        </w:rPr>
        <w:t>Bioinformatics</w:t>
      </w:r>
      <w:r w:rsidRPr="00816633">
        <w:rPr>
          <w:rFonts w:ascii="Calibri" w:hAnsi="Calibri" w:cs="Calibri"/>
          <w:noProof/>
          <w:lang w:val="en-US"/>
        </w:rPr>
        <w:t xml:space="preserve"> 28, 3211–3217. doi:10.1093/bioinformatics/bts611.</w:t>
      </w:r>
    </w:p>
    <w:p w14:paraId="0E9C529F"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816633">
        <w:rPr>
          <w:rFonts w:ascii="Calibri" w:hAnsi="Calibri" w:cs="Calibri"/>
          <w:i/>
          <w:iCs/>
          <w:noProof/>
          <w:lang w:val="en-US"/>
        </w:rPr>
        <w:t>Sci. Rep.</w:t>
      </w:r>
      <w:r w:rsidRPr="00816633">
        <w:rPr>
          <w:rFonts w:ascii="Calibri" w:hAnsi="Calibri" w:cs="Calibri"/>
          <w:noProof/>
          <w:lang w:val="en-US"/>
        </w:rPr>
        <w:t xml:space="preserve"> 7, 1–12. doi:10.1038/s41598-017-17333-x.</w:t>
      </w:r>
    </w:p>
    <w:p w14:paraId="1E1A4EEB"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Langmead, B., and Salzberg, S. L. (2012). Fast gapped-read alignment with Bowtie 2. </w:t>
      </w:r>
      <w:r w:rsidRPr="00816633">
        <w:rPr>
          <w:rFonts w:ascii="Calibri" w:hAnsi="Calibri" w:cs="Calibri"/>
          <w:i/>
          <w:iCs/>
          <w:noProof/>
          <w:lang w:val="en-US"/>
        </w:rPr>
        <w:t>Nat. Methods</w:t>
      </w:r>
      <w:r w:rsidRPr="00816633">
        <w:rPr>
          <w:rFonts w:ascii="Calibri" w:hAnsi="Calibri" w:cs="Calibri"/>
          <w:noProof/>
          <w:lang w:val="en-US"/>
        </w:rPr>
        <w:t xml:space="preserve"> 9, 357–359. doi:10.1038/nmeth.1923.</w:t>
      </w:r>
    </w:p>
    <w:p w14:paraId="725246D7"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Lanzén, A., Jørgensen, S. L., Huson, D. H., Gorfer, M., Grindhaug, S. H., Jonassen, I., et al. (2012). CREST - Classification Resources for Environmental Sequence Tags. </w:t>
      </w:r>
      <w:r w:rsidRPr="00816633">
        <w:rPr>
          <w:rFonts w:ascii="Calibri" w:hAnsi="Calibri" w:cs="Calibri"/>
          <w:i/>
          <w:iCs/>
          <w:noProof/>
          <w:lang w:val="en-US"/>
        </w:rPr>
        <w:t>PLoS One</w:t>
      </w:r>
      <w:r w:rsidRPr="00816633">
        <w:rPr>
          <w:rFonts w:ascii="Calibri" w:hAnsi="Calibri" w:cs="Calibri"/>
          <w:noProof/>
          <w:lang w:val="en-US"/>
        </w:rPr>
        <w:t xml:space="preserve"> 7. doi:10.1371/journal.pone.0049334.</w:t>
      </w:r>
    </w:p>
    <w:p w14:paraId="59748C2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Leese, F., Bouchez, A., Abarenkov, K., Altermatt, F., Borja, Á., Bruce, K., et al. (2018). Why We </w:t>
      </w:r>
      <w:r w:rsidRPr="00816633">
        <w:rPr>
          <w:rFonts w:ascii="Calibri" w:hAnsi="Calibri" w:cs="Calibri"/>
          <w:noProof/>
          <w:lang w:val="en-US"/>
        </w:rPr>
        <w:lastRenderedPageBreak/>
        <w:t xml:space="preserve">Need Sustainable Networks Bridging Countries, Disciplines, Cultures and Generations for Aquatic Biomonitoring 2.0: A Perspective Derived From the DNAqua-Net COST Action. </w:t>
      </w:r>
      <w:r w:rsidRPr="00816633">
        <w:rPr>
          <w:rFonts w:ascii="Calibri" w:hAnsi="Calibri" w:cs="Calibri"/>
          <w:i/>
          <w:iCs/>
          <w:noProof/>
          <w:lang w:val="en-US"/>
        </w:rPr>
        <w:t>Adv. Ecol. Res.</w:t>
      </w:r>
      <w:r w:rsidRPr="00816633">
        <w:rPr>
          <w:rFonts w:ascii="Calibri" w:hAnsi="Calibri" w:cs="Calibri"/>
          <w:noProof/>
          <w:lang w:val="en-US"/>
        </w:rPr>
        <w:t xml:space="preserve"> 58, 63–99. doi:10.1016/bs.aecr.2018.01.001.</w:t>
      </w:r>
    </w:p>
    <w:p w14:paraId="6731C3A7"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816633">
        <w:rPr>
          <w:rFonts w:ascii="Calibri" w:hAnsi="Calibri" w:cs="Calibri"/>
          <w:i/>
          <w:iCs/>
          <w:noProof/>
          <w:lang w:val="en-US"/>
        </w:rPr>
        <w:t>Bioinformatics</w:t>
      </w:r>
      <w:r w:rsidRPr="00816633">
        <w:rPr>
          <w:rFonts w:ascii="Calibri" w:hAnsi="Calibri" w:cs="Calibri"/>
          <w:noProof/>
          <w:lang w:val="en-US"/>
        </w:rPr>
        <w:t xml:space="preserve"> 31, 1674–1676. doi:10.1093/bioinformatics/btv033.</w:t>
      </w:r>
    </w:p>
    <w:p w14:paraId="7B2BD7CC"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Li, H., and Durbin, R. (2009). Fast and accurate short read alignment with Burrows-Wheeler transform. </w:t>
      </w:r>
      <w:r w:rsidRPr="00816633">
        <w:rPr>
          <w:rFonts w:ascii="Calibri" w:hAnsi="Calibri" w:cs="Calibri"/>
          <w:i/>
          <w:iCs/>
          <w:noProof/>
          <w:lang w:val="en-US"/>
        </w:rPr>
        <w:t>Bioinformatics</w:t>
      </w:r>
      <w:r w:rsidRPr="00816633">
        <w:rPr>
          <w:rFonts w:ascii="Calibri" w:hAnsi="Calibri" w:cs="Calibri"/>
          <w:noProof/>
          <w:lang w:val="en-US"/>
        </w:rPr>
        <w:t xml:space="preserve"> 25, 1754–1760. doi:10.1093/bioinformatics/btp324.</w:t>
      </w:r>
    </w:p>
    <w:p w14:paraId="5C02B02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816633">
        <w:rPr>
          <w:rFonts w:ascii="Calibri" w:hAnsi="Calibri" w:cs="Calibri"/>
          <w:i/>
          <w:iCs/>
          <w:noProof/>
          <w:lang w:val="en-US"/>
        </w:rPr>
        <w:t>Environ. Microbiol.</w:t>
      </w:r>
      <w:r w:rsidRPr="00816633">
        <w:rPr>
          <w:rFonts w:ascii="Calibri" w:hAnsi="Calibri" w:cs="Calibri"/>
          <w:noProof/>
          <w:lang w:val="en-US"/>
        </w:rPr>
        <w:t xml:space="preserve"> 16, 2659–2671. doi:10.1111/1462-2920.12250.</w:t>
      </w:r>
    </w:p>
    <w:p w14:paraId="6E2CE2E4"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Malmqvist, B., and Rundle, S. (2002). Threats to the running water ecosystems of the world. </w:t>
      </w:r>
      <w:r w:rsidRPr="00816633">
        <w:rPr>
          <w:rFonts w:ascii="Calibri" w:hAnsi="Calibri" w:cs="Calibri"/>
          <w:i/>
          <w:iCs/>
          <w:noProof/>
          <w:lang w:val="en-US"/>
        </w:rPr>
        <w:t>Environ. Conserv.</w:t>
      </w:r>
      <w:r w:rsidRPr="00816633">
        <w:rPr>
          <w:rFonts w:ascii="Calibri" w:hAnsi="Calibri" w:cs="Calibri"/>
          <w:noProof/>
          <w:lang w:val="en-US"/>
        </w:rPr>
        <w:t xml:space="preserve"> 29, 134–153. doi:10.1017/S0376892902000097.</w:t>
      </w:r>
    </w:p>
    <w:p w14:paraId="4B094867"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McArthur, J. V (2001). “Bacteria as Biomonitors,” in </w:t>
      </w:r>
      <w:r w:rsidRPr="00816633">
        <w:rPr>
          <w:rFonts w:ascii="Calibri" w:hAnsi="Calibri" w:cs="Calibri"/>
          <w:i/>
          <w:iCs/>
          <w:noProof/>
          <w:lang w:val="en-US"/>
        </w:rPr>
        <w:t>Bioassessment and Management of North American Freshwater Wetlands</w:t>
      </w:r>
      <w:r w:rsidRPr="00816633">
        <w:rPr>
          <w:rFonts w:ascii="Calibri" w:hAnsi="Calibri" w:cs="Calibri"/>
          <w:noProof/>
          <w:lang w:val="en-US"/>
        </w:rPr>
        <w:t>, eds. R. B. Rader, D. P. Batzer, and S. A. Wissinger (Chichester, West Sussex: John Wiley &amp; Sons), 249–261. doi:https://doi.org/10.1002/aqc.509.</w:t>
      </w:r>
    </w:p>
    <w:p w14:paraId="3E2B6FC2"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Nichols, R. V., Vollmers, C., Newsom, L. A., Wang, Y., Heintzman, P. D., Leighton, M., et al. (2018). Minimizing polymerase biases in metabarcoding. </w:t>
      </w:r>
      <w:r w:rsidRPr="00816633">
        <w:rPr>
          <w:rFonts w:ascii="Calibri" w:hAnsi="Calibri" w:cs="Calibri"/>
          <w:i/>
          <w:iCs/>
          <w:noProof/>
          <w:lang w:val="en-US"/>
        </w:rPr>
        <w:t>Mol. Ecol. Resour.</w:t>
      </w:r>
      <w:r w:rsidRPr="00816633">
        <w:rPr>
          <w:rFonts w:ascii="Calibri" w:hAnsi="Calibri" w:cs="Calibri"/>
          <w:noProof/>
          <w:lang w:val="en-US"/>
        </w:rPr>
        <w:t xml:space="preserve"> 18, 927–939. doi:10.1111/1755-0998.12895.</w:t>
      </w:r>
    </w:p>
    <w:p w14:paraId="236B453D"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Nurk, S., Meleshko, D., Korobeynikov, A., and Pevzner, P. A. (2017). MetaSPAdes: A new versatile metagenomic assembler. </w:t>
      </w:r>
      <w:r w:rsidRPr="00816633">
        <w:rPr>
          <w:rFonts w:ascii="Calibri" w:hAnsi="Calibri" w:cs="Calibri"/>
          <w:i/>
          <w:iCs/>
          <w:noProof/>
          <w:lang w:val="en-US"/>
        </w:rPr>
        <w:t>Genome Res.</w:t>
      </w:r>
      <w:r w:rsidRPr="00816633">
        <w:rPr>
          <w:rFonts w:ascii="Calibri" w:hAnsi="Calibri" w:cs="Calibri"/>
          <w:noProof/>
          <w:lang w:val="en-US"/>
        </w:rPr>
        <w:t xml:space="preserve"> 27, 824–834. doi:10.1101/gr.213959.116.</w:t>
      </w:r>
    </w:p>
    <w:p w14:paraId="654BEDE1"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816633">
        <w:rPr>
          <w:rFonts w:ascii="Calibri" w:hAnsi="Calibri" w:cs="Calibri"/>
          <w:i/>
          <w:iCs/>
          <w:noProof/>
          <w:lang w:val="en-US"/>
        </w:rPr>
        <w:t>PLoS Biol.</w:t>
      </w:r>
      <w:r w:rsidRPr="00816633">
        <w:rPr>
          <w:rFonts w:ascii="Calibri" w:hAnsi="Calibri" w:cs="Calibri"/>
          <w:noProof/>
          <w:lang w:val="en-US"/>
        </w:rPr>
        <w:t xml:space="preserve"> 10, e1001419. doi:10.1371/journal.pbio.1001419.</w:t>
      </w:r>
    </w:p>
    <w:p w14:paraId="2CF1BDD6"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Pawlowski, J., Lejzerowicz, F., Apotheloz-Perret-Gentil, L., Visco, J., and Esling, P. (2016). Protist metabarcoding and environmental biomonitoring: Time for change. </w:t>
      </w:r>
      <w:r w:rsidRPr="00816633">
        <w:rPr>
          <w:rFonts w:ascii="Calibri" w:hAnsi="Calibri" w:cs="Calibri"/>
          <w:i/>
          <w:iCs/>
          <w:noProof/>
          <w:lang w:val="en-US"/>
        </w:rPr>
        <w:t>Eur. J. Protistol.</w:t>
      </w:r>
      <w:r w:rsidRPr="00816633">
        <w:rPr>
          <w:rFonts w:ascii="Calibri" w:hAnsi="Calibri" w:cs="Calibri"/>
          <w:noProof/>
          <w:lang w:val="en-US"/>
        </w:rPr>
        <w:t xml:space="preserve"> 55, 12–25. doi:10.1016/j.ejop.2016.02.003.</w:t>
      </w:r>
    </w:p>
    <w:p w14:paraId="510C8033"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lastRenderedPageBreak/>
        <w:t xml:space="preserve">Payne, R. J. (2013). Seven reasons why protists make useful bioindicators. </w:t>
      </w:r>
      <w:r w:rsidRPr="00816633">
        <w:rPr>
          <w:rFonts w:ascii="Calibri" w:hAnsi="Calibri" w:cs="Calibri"/>
          <w:i/>
          <w:iCs/>
          <w:noProof/>
          <w:lang w:val="en-US"/>
        </w:rPr>
        <w:t>Acta Protozool.</w:t>
      </w:r>
      <w:r w:rsidRPr="00816633">
        <w:rPr>
          <w:rFonts w:ascii="Calibri" w:hAnsi="Calibri" w:cs="Calibri"/>
          <w:noProof/>
          <w:lang w:val="en-US"/>
        </w:rPr>
        <w:t xml:space="preserve"> 52, 105–113. doi:10.4467/16890027AP.13.0011.1108.</w:t>
      </w:r>
    </w:p>
    <w:p w14:paraId="679F0CFA"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Peano, C., Pietrelli, A., Consolandi, C., Rossi, E., Petiti, L., Tagliabue, L., et al. (2013). An efficient rRNA removal method for RNA sequencing in GC-rich bacteria. </w:t>
      </w:r>
      <w:r w:rsidRPr="00816633">
        <w:rPr>
          <w:rFonts w:ascii="Calibri" w:hAnsi="Calibri" w:cs="Calibri"/>
          <w:i/>
          <w:iCs/>
          <w:noProof/>
          <w:lang w:val="en-US"/>
        </w:rPr>
        <w:t>Microb. Inform. Exp.</w:t>
      </w:r>
      <w:r w:rsidRPr="00816633">
        <w:rPr>
          <w:rFonts w:ascii="Calibri" w:hAnsi="Calibri" w:cs="Calibri"/>
          <w:noProof/>
          <w:lang w:val="en-US"/>
        </w:rPr>
        <w:t xml:space="preserve"> 3, 1–11. doi:10.1186/2042-5783-3-1.</w:t>
      </w:r>
    </w:p>
    <w:p w14:paraId="5BC1B49A"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Peng, Y., Leung, H. C. M., Yiu, S. M., and Chin, F. Y. L. (2012). IDBA-UD: A de novo assembler for single-cell and metagenomic sequencing data with highly uneven depth. </w:t>
      </w:r>
      <w:r w:rsidRPr="00816633">
        <w:rPr>
          <w:rFonts w:ascii="Calibri" w:hAnsi="Calibri" w:cs="Calibri"/>
          <w:i/>
          <w:iCs/>
          <w:noProof/>
          <w:lang w:val="en-US"/>
        </w:rPr>
        <w:t>Bioinformatics</w:t>
      </w:r>
      <w:r w:rsidRPr="00816633">
        <w:rPr>
          <w:rFonts w:ascii="Calibri" w:hAnsi="Calibri" w:cs="Calibri"/>
          <w:noProof/>
          <w:lang w:val="en-US"/>
        </w:rPr>
        <w:t xml:space="preserve"> 28, 1420–1428. doi:10.1093/bioinformatics/bts174.</w:t>
      </w:r>
    </w:p>
    <w:p w14:paraId="313A535C"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816633">
        <w:rPr>
          <w:rFonts w:ascii="Calibri" w:hAnsi="Calibri" w:cs="Calibri"/>
          <w:i/>
          <w:iCs/>
          <w:noProof/>
          <w:lang w:val="en-US"/>
        </w:rPr>
        <w:t>Bioinformatics</w:t>
      </w:r>
      <w:r w:rsidRPr="00816633">
        <w:rPr>
          <w:rFonts w:ascii="Calibri" w:hAnsi="Calibri" w:cs="Calibri"/>
          <w:noProof/>
          <w:lang w:val="en-US"/>
        </w:rPr>
        <w:t xml:space="preserve"> 29, 326–334. doi:10.1093/bioinformatics/btt219.</w:t>
      </w:r>
    </w:p>
    <w:p w14:paraId="259CBAFA"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816633">
        <w:rPr>
          <w:rFonts w:ascii="Calibri" w:hAnsi="Calibri" w:cs="Calibri"/>
          <w:i/>
          <w:iCs/>
          <w:noProof/>
          <w:lang w:val="en-US"/>
        </w:rPr>
        <w:t>Mol. Ecol. Resour.</w:t>
      </w:r>
      <w:r w:rsidRPr="00816633">
        <w:rPr>
          <w:rFonts w:ascii="Calibri" w:hAnsi="Calibri" w:cs="Calibri"/>
          <w:noProof/>
          <w:lang w:val="en-US"/>
        </w:rPr>
        <w:t xml:space="preserve"> 14, 18–26. doi:10.1111/1755-0998.12156.</w:t>
      </w:r>
    </w:p>
    <w:p w14:paraId="08BDD866"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816633">
        <w:rPr>
          <w:rFonts w:ascii="Calibri" w:hAnsi="Calibri" w:cs="Calibri"/>
          <w:i/>
          <w:iCs/>
          <w:noProof/>
          <w:lang w:val="en-US"/>
        </w:rPr>
        <w:t>Mol. Ecol.</w:t>
      </w:r>
      <w:r w:rsidRPr="00816633">
        <w:rPr>
          <w:rFonts w:ascii="Calibri" w:hAnsi="Calibri" w:cs="Calibri"/>
          <w:noProof/>
          <w:lang w:val="en-US"/>
        </w:rPr>
        <w:t xml:space="preserve"> 28, 407–419. doi:10.1111/mec.14776.</w:t>
      </w:r>
    </w:p>
    <w:p w14:paraId="762370C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816633">
        <w:rPr>
          <w:rFonts w:ascii="Calibri" w:hAnsi="Calibri" w:cs="Calibri"/>
          <w:i/>
          <w:iCs/>
          <w:noProof/>
          <w:lang w:val="en-US"/>
        </w:rPr>
        <w:t>Gigascience</w:t>
      </w:r>
      <w:r w:rsidRPr="00816633">
        <w:rPr>
          <w:rFonts w:ascii="Calibri" w:hAnsi="Calibri" w:cs="Calibri"/>
          <w:noProof/>
          <w:lang w:val="en-US"/>
        </w:rPr>
        <w:t xml:space="preserve"> 8, 1–22. doi:10.1093/gigascience/giz092.</w:t>
      </w:r>
    </w:p>
    <w:p w14:paraId="48AA9D8B"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Quast, C., Pruesse, E., Yilmaz, P., Gerken, J., Schweer, T., Yarza, P., et al. (2013). The SILVA ribosomal RNA gene database project: Improved data processing and web-based tools. </w:t>
      </w:r>
      <w:r w:rsidRPr="00816633">
        <w:rPr>
          <w:rFonts w:ascii="Calibri" w:hAnsi="Calibri" w:cs="Calibri"/>
          <w:i/>
          <w:iCs/>
          <w:noProof/>
          <w:lang w:val="en-US"/>
        </w:rPr>
        <w:t>Nucleic Acids Res.</w:t>
      </w:r>
      <w:r w:rsidRPr="00816633">
        <w:rPr>
          <w:rFonts w:ascii="Calibri" w:hAnsi="Calibri" w:cs="Calibri"/>
          <w:noProof/>
          <w:lang w:val="en-US"/>
        </w:rPr>
        <w:t xml:space="preserve"> 41, 590–596. doi:10.1093/nar/gks1219.</w:t>
      </w:r>
    </w:p>
    <w:p w14:paraId="546AC51F"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Quince, C., Walker, A. W., Simpson, J. T., Loman, N. J., and Segata, N. (2017). Shotgun metagenomics, from sampling to analysis. </w:t>
      </w:r>
      <w:r w:rsidRPr="00816633">
        <w:rPr>
          <w:rFonts w:ascii="Calibri" w:hAnsi="Calibri" w:cs="Calibri"/>
          <w:i/>
          <w:iCs/>
          <w:noProof/>
          <w:lang w:val="en-US"/>
        </w:rPr>
        <w:t>Nat. Biotechnol.</w:t>
      </w:r>
      <w:r w:rsidRPr="00816633">
        <w:rPr>
          <w:rFonts w:ascii="Calibri" w:hAnsi="Calibri" w:cs="Calibri"/>
          <w:noProof/>
          <w:lang w:val="en-US"/>
        </w:rPr>
        <w:t xml:space="preserve"> 35, 833–844. doi:10.1038/nbt.3935.</w:t>
      </w:r>
    </w:p>
    <w:p w14:paraId="1F19181F"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Resh, V. H., and Unzicker, J. D. (1975). Water Quality Monitoring and Aquatic Organisms : The Importance of Species Identification. </w:t>
      </w:r>
      <w:r w:rsidRPr="00816633">
        <w:rPr>
          <w:rFonts w:ascii="Calibri" w:hAnsi="Calibri" w:cs="Calibri"/>
          <w:i/>
          <w:iCs/>
          <w:noProof/>
          <w:lang w:val="en-US"/>
        </w:rPr>
        <w:t>Water Pollut. Control Fed.</w:t>
      </w:r>
      <w:r w:rsidRPr="00816633">
        <w:rPr>
          <w:rFonts w:ascii="Calibri" w:hAnsi="Calibri" w:cs="Calibri"/>
          <w:noProof/>
          <w:lang w:val="en-US"/>
        </w:rPr>
        <w:t xml:space="preserve"> 47, 9–19.</w:t>
      </w:r>
    </w:p>
    <w:p w14:paraId="20BF194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lastRenderedPageBreak/>
        <w:t xml:space="preserve">Robertson, G., Schein, J., Chiu, R., Corbett, R., Field, M., Jackman, S. D., et al. (2010). De novo assembly and analysis of RNA-seq data. </w:t>
      </w:r>
      <w:r w:rsidRPr="00816633">
        <w:rPr>
          <w:rFonts w:ascii="Calibri" w:hAnsi="Calibri" w:cs="Calibri"/>
          <w:i/>
          <w:iCs/>
          <w:noProof/>
          <w:lang w:val="en-US"/>
        </w:rPr>
        <w:t>Nat. Methods</w:t>
      </w:r>
      <w:r w:rsidRPr="00816633">
        <w:rPr>
          <w:rFonts w:ascii="Calibri" w:hAnsi="Calibri" w:cs="Calibri"/>
          <w:noProof/>
          <w:lang w:val="en-US"/>
        </w:rPr>
        <w:t xml:space="preserve"> 7, 909–912. doi:10.1038/nmeth.1517.</w:t>
      </w:r>
    </w:p>
    <w:p w14:paraId="5E39A596"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Seemann, T. BAsic Rapid Ribosomal RNA Predictor - barrnap.</w:t>
      </w:r>
    </w:p>
    <w:p w14:paraId="649261CD"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hah, N., Tang, H., Doak, T. G., and Ye, Y. (2010). Comparing bacterial communities inferred from 16S rRNA gene sequencing and shotgun metagenomics. </w:t>
      </w:r>
      <w:r w:rsidRPr="00816633">
        <w:rPr>
          <w:rFonts w:ascii="Calibri" w:hAnsi="Calibri" w:cs="Calibri"/>
          <w:i/>
          <w:iCs/>
          <w:noProof/>
          <w:lang w:val="en-US"/>
        </w:rPr>
        <w:t>Pacific Symp. Biocomput. 2011</w:t>
      </w:r>
      <w:r w:rsidRPr="00816633">
        <w:rPr>
          <w:rFonts w:ascii="Calibri" w:hAnsi="Calibri" w:cs="Calibri"/>
          <w:noProof/>
          <w:lang w:val="en-US"/>
        </w:rPr>
        <w:t>, 165–176.</w:t>
      </w:r>
    </w:p>
    <w:p w14:paraId="5EBEEE6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hakya, M., Lo, C. C., and Chain, P. S. G. (2019). Advances and challenges in metatranscriptomic analysis. </w:t>
      </w:r>
      <w:r w:rsidRPr="00816633">
        <w:rPr>
          <w:rFonts w:ascii="Calibri" w:hAnsi="Calibri" w:cs="Calibri"/>
          <w:i/>
          <w:iCs/>
          <w:noProof/>
          <w:lang w:val="en-US"/>
        </w:rPr>
        <w:t>Front. Genet.</w:t>
      </w:r>
      <w:r w:rsidRPr="00816633">
        <w:rPr>
          <w:rFonts w:ascii="Calibri" w:hAnsi="Calibri" w:cs="Calibri"/>
          <w:noProof/>
          <w:lang w:val="en-US"/>
        </w:rPr>
        <w:t xml:space="preserve"> 10, 1–10. doi:10.3389/fgene.2019.00904.</w:t>
      </w:r>
    </w:p>
    <w:p w14:paraId="5DCCEC10"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816633">
        <w:rPr>
          <w:rFonts w:ascii="Calibri" w:hAnsi="Calibri" w:cs="Calibri"/>
          <w:i/>
          <w:iCs/>
          <w:noProof/>
          <w:lang w:val="en-US"/>
        </w:rPr>
        <w:t>Environ. Microbiol.</w:t>
      </w:r>
      <w:r w:rsidRPr="00816633">
        <w:rPr>
          <w:rFonts w:ascii="Calibri" w:hAnsi="Calibri" w:cs="Calibri"/>
          <w:noProof/>
          <w:lang w:val="en-US"/>
        </w:rPr>
        <w:t xml:space="preserve"> 15, 1882–1899. doi:10.1111/1462-2920.12086.</w:t>
      </w:r>
    </w:p>
    <w:p w14:paraId="19890B50"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inger, G. A. C., Shekarriz, S., McCarthy, A., Fahner, N., and Hajibabaei, M. (2020). The utility of a metagenomics approach for marine biomonitoring. </w:t>
      </w:r>
      <w:r w:rsidRPr="00816633">
        <w:rPr>
          <w:rFonts w:ascii="Calibri" w:hAnsi="Calibri" w:cs="Calibri"/>
          <w:i/>
          <w:iCs/>
          <w:noProof/>
          <w:lang w:val="en-US"/>
        </w:rPr>
        <w:t>bioRxiv</w:t>
      </w:r>
      <w:r w:rsidRPr="00816633">
        <w:rPr>
          <w:rFonts w:ascii="Calibri" w:hAnsi="Calibri" w:cs="Calibri"/>
          <w:noProof/>
          <w:lang w:val="en-US"/>
        </w:rPr>
        <w:t>, 2020.03.16.993667. doi:10.1101/2020.03.16.993667.</w:t>
      </w:r>
    </w:p>
    <w:p w14:paraId="3983CC50"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mith, M. B., Rocha, A. M., Smillie, C. S., Olesen, S. W., Paradis, C., Wu, L., et al. (2015). Natural Bacterial Communities Serve as Quantitative Geochemical Biosensors. </w:t>
      </w:r>
      <w:r w:rsidRPr="00816633">
        <w:rPr>
          <w:rFonts w:ascii="Calibri" w:hAnsi="Calibri" w:cs="Calibri"/>
          <w:i/>
          <w:iCs/>
          <w:noProof/>
          <w:lang w:val="en-US"/>
        </w:rPr>
        <w:t>MBio</w:t>
      </w:r>
      <w:r w:rsidRPr="00816633">
        <w:rPr>
          <w:rFonts w:ascii="Calibri" w:hAnsi="Calibri" w:cs="Calibri"/>
          <w:noProof/>
          <w:lang w:val="en-US"/>
        </w:rPr>
        <w:t xml:space="preserve"> 6, e00326-15. doi:10.1128/mBio.00326-15.</w:t>
      </w:r>
    </w:p>
    <w:p w14:paraId="1041E126"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816633">
        <w:rPr>
          <w:rFonts w:ascii="Calibri" w:hAnsi="Calibri" w:cs="Calibri"/>
          <w:i/>
          <w:iCs/>
          <w:noProof/>
          <w:lang w:val="en-US"/>
        </w:rPr>
        <w:t>Sci. Rep.</w:t>
      </w:r>
      <w:r w:rsidRPr="00816633">
        <w:rPr>
          <w:rFonts w:ascii="Calibri" w:hAnsi="Calibri" w:cs="Calibri"/>
          <w:noProof/>
          <w:lang w:val="en-US"/>
        </w:rPr>
        <w:t xml:space="preserve"> 7, 1–11. doi:10.1038/s41598-017-12501-5.</w:t>
      </w:r>
    </w:p>
    <w:p w14:paraId="4A67183D"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tein, E. D., White, B. P., Mazor, R. D., Jackson, J. K., Battle, J. M., Miller, P. E., et al. (2014). Does DNA barcoding improve performance of traditional stream bioassessment metrics? </w:t>
      </w:r>
      <w:r w:rsidRPr="00816633">
        <w:rPr>
          <w:rFonts w:ascii="Calibri" w:hAnsi="Calibri" w:cs="Calibri"/>
          <w:i/>
          <w:iCs/>
          <w:noProof/>
          <w:lang w:val="en-US"/>
        </w:rPr>
        <w:t>Freshw. Sci.</w:t>
      </w:r>
      <w:r w:rsidRPr="00816633">
        <w:rPr>
          <w:rFonts w:ascii="Calibri" w:hAnsi="Calibri" w:cs="Calibri"/>
          <w:noProof/>
          <w:lang w:val="en-US"/>
        </w:rPr>
        <w:t xml:space="preserve"> 33, 302–311. doi:10.1086/674782.</w:t>
      </w:r>
    </w:p>
    <w:p w14:paraId="7019C72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816633">
        <w:rPr>
          <w:rFonts w:ascii="Calibri" w:hAnsi="Calibri" w:cs="Calibri"/>
          <w:i/>
          <w:iCs/>
          <w:noProof/>
          <w:lang w:val="en-US"/>
        </w:rPr>
        <w:t>Ecol. Indic.</w:t>
      </w:r>
      <w:r w:rsidRPr="00816633">
        <w:rPr>
          <w:rFonts w:ascii="Calibri" w:hAnsi="Calibri" w:cs="Calibri"/>
          <w:noProof/>
          <w:lang w:val="en-US"/>
        </w:rPr>
        <w:t xml:space="preserve"> 85, 153–164. doi:10.1016/j.ecolind.2017.10.041.</w:t>
      </w:r>
    </w:p>
    <w:p w14:paraId="27FA320F"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weeney, B. W., Battle, J. M., Jackson, J. K., and Dapkey, T. (2011). Can DNA barcodes of stream </w:t>
      </w:r>
      <w:r w:rsidRPr="00816633">
        <w:rPr>
          <w:rFonts w:ascii="Calibri" w:hAnsi="Calibri" w:cs="Calibri"/>
          <w:noProof/>
          <w:lang w:val="en-US"/>
        </w:rPr>
        <w:lastRenderedPageBreak/>
        <w:t xml:space="preserve">macroinvertebrates improve descriptions of community structure and water quality? </w:t>
      </w:r>
      <w:r w:rsidRPr="00816633">
        <w:rPr>
          <w:rFonts w:ascii="Calibri" w:hAnsi="Calibri" w:cs="Calibri"/>
          <w:i/>
          <w:iCs/>
          <w:noProof/>
          <w:lang w:val="en-US"/>
        </w:rPr>
        <w:t>J. North Am. Benthol. Soc.</w:t>
      </w:r>
      <w:r w:rsidRPr="00816633">
        <w:rPr>
          <w:rFonts w:ascii="Calibri" w:hAnsi="Calibri" w:cs="Calibri"/>
          <w:noProof/>
          <w:lang w:val="en-US"/>
        </w:rPr>
        <w:t xml:space="preserve"> 30, 195–216. doi:10.1899/10-016.1.</w:t>
      </w:r>
    </w:p>
    <w:p w14:paraId="445F2BE9"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Sze, M. A., and Schloss, P. D. (2019). The Impact of DNA Polymerase and Number of Rounds of Amplification in PCR on 16S rRNA Gene Sequence Data. </w:t>
      </w:r>
      <w:r w:rsidRPr="00816633">
        <w:rPr>
          <w:rFonts w:ascii="Calibri" w:hAnsi="Calibri" w:cs="Calibri"/>
          <w:i/>
          <w:iCs/>
          <w:noProof/>
          <w:lang w:val="en-US"/>
        </w:rPr>
        <w:t>mSphere</w:t>
      </w:r>
      <w:r w:rsidRPr="00816633">
        <w:rPr>
          <w:rFonts w:ascii="Calibri" w:hAnsi="Calibri" w:cs="Calibri"/>
          <w:noProof/>
          <w:lang w:val="en-US"/>
        </w:rPr>
        <w:t xml:space="preserve"> 4, e00163-19. doi:10.1128/msphere.00163-19.</w:t>
      </w:r>
    </w:p>
    <w:p w14:paraId="122467E8"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Taberlet, P., Coissac, E., Pompanon, F., Brochmann, C., and Willerslev, E. (2012). Towards next-generation biodiversity assessment using DNA metabarcoding. </w:t>
      </w:r>
      <w:r w:rsidRPr="00816633">
        <w:rPr>
          <w:rFonts w:ascii="Calibri" w:hAnsi="Calibri" w:cs="Calibri"/>
          <w:i/>
          <w:iCs/>
          <w:noProof/>
          <w:lang w:val="en-US"/>
        </w:rPr>
        <w:t>Mol. Ecol.</w:t>
      </w:r>
      <w:r w:rsidRPr="00816633">
        <w:rPr>
          <w:rFonts w:ascii="Calibri" w:hAnsi="Calibri" w:cs="Calibri"/>
          <w:noProof/>
          <w:lang w:val="en-US"/>
        </w:rPr>
        <w:t xml:space="preserve"> 21, 2045–2050. Available at: http://onlinelibrary.wiley.com/doi/10.1111/j.1365-294X.2012.05470.x/full%5Cnpapers2://publication/uuid/30F6E470-48F9-4C24-A3C1-6964EE26B34F.</w:t>
      </w:r>
    </w:p>
    <w:p w14:paraId="19B2F617"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Taberlet, P., Griffin, S., Goossens, B., Questiau, S., Manceau, V., Escaravage, N., et al. (1996). Reliable genotyping of samples with very low DNA quantities using PCR. </w:t>
      </w:r>
      <w:r w:rsidRPr="00816633">
        <w:rPr>
          <w:rFonts w:ascii="Calibri" w:hAnsi="Calibri" w:cs="Calibri"/>
          <w:i/>
          <w:iCs/>
          <w:noProof/>
          <w:lang w:val="en-US"/>
        </w:rPr>
        <w:t>Nucleic Acids Res.</w:t>
      </w:r>
      <w:r w:rsidRPr="00816633">
        <w:rPr>
          <w:rFonts w:ascii="Calibri" w:hAnsi="Calibri" w:cs="Calibri"/>
          <w:noProof/>
          <w:lang w:val="en-US"/>
        </w:rPr>
        <w:t xml:space="preserve"> 24, 3189–3194.</w:t>
      </w:r>
    </w:p>
    <w:p w14:paraId="01979CC9"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Torti, A., Lever, M. A., and Jørgensen, B. B. (2015). Origin, dynamics, and implications of extracellular DNA pools in marine sediments. </w:t>
      </w:r>
      <w:r w:rsidRPr="00816633">
        <w:rPr>
          <w:rFonts w:ascii="Calibri" w:hAnsi="Calibri" w:cs="Calibri"/>
          <w:i/>
          <w:iCs/>
          <w:noProof/>
          <w:lang w:val="en-US"/>
        </w:rPr>
        <w:t>Mar. Genomics</w:t>
      </w:r>
      <w:r w:rsidRPr="00816633">
        <w:rPr>
          <w:rFonts w:ascii="Calibri" w:hAnsi="Calibri" w:cs="Calibri"/>
          <w:noProof/>
          <w:lang w:val="en-US"/>
        </w:rPr>
        <w:t xml:space="preserve"> 24, 185–196. doi:10.1016/j.margen.2015.08.007.</w:t>
      </w:r>
    </w:p>
    <w:p w14:paraId="306688FD"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Wang, Y., Hu, H., and Li, X. (2017). rRNAFilter: A Fast Approach for Ribosomal RNA Read Removal Without a Reference Database. </w:t>
      </w:r>
      <w:r w:rsidRPr="00816633">
        <w:rPr>
          <w:rFonts w:ascii="Calibri" w:hAnsi="Calibri" w:cs="Calibri"/>
          <w:i/>
          <w:iCs/>
          <w:noProof/>
          <w:lang w:val="en-US"/>
        </w:rPr>
        <w:t>J. Comput. Biol.</w:t>
      </w:r>
      <w:r w:rsidRPr="00816633">
        <w:rPr>
          <w:rFonts w:ascii="Calibri" w:hAnsi="Calibri" w:cs="Calibri"/>
          <w:noProof/>
          <w:lang w:val="en-US"/>
        </w:rPr>
        <w:t xml:space="preserve"> 24, 368–375. doi:10.1089/cmb.2016.0113.</w:t>
      </w:r>
    </w:p>
    <w:p w14:paraId="68A20DB4"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Westermann, A. J., Gorski, S. A., and Vogel, J. (2012). Dual RNA-seq of pathogen and host. </w:t>
      </w:r>
      <w:r w:rsidRPr="00816633">
        <w:rPr>
          <w:rFonts w:ascii="Calibri" w:hAnsi="Calibri" w:cs="Calibri"/>
          <w:i/>
          <w:iCs/>
          <w:noProof/>
          <w:lang w:val="en-US"/>
        </w:rPr>
        <w:t>Nat. Rev. Microbiol.</w:t>
      </w:r>
      <w:r w:rsidRPr="00816633">
        <w:rPr>
          <w:rFonts w:ascii="Calibri" w:hAnsi="Calibri" w:cs="Calibri"/>
          <w:noProof/>
          <w:lang w:val="en-US"/>
        </w:rPr>
        <w:t xml:space="preserve"> 10, 618–630. doi:10.1038/nrmicro2852.</w:t>
      </w:r>
    </w:p>
    <w:p w14:paraId="2BF495C9"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Will, K. W., and Rubinoff, D. (2004). Myth of the molecule: DNA barcodes for species cannot replace morphology for identification and classification. </w:t>
      </w:r>
      <w:r w:rsidRPr="00816633">
        <w:rPr>
          <w:rFonts w:ascii="Calibri" w:hAnsi="Calibri" w:cs="Calibri"/>
          <w:i/>
          <w:iCs/>
          <w:noProof/>
          <w:lang w:val="en-US"/>
        </w:rPr>
        <w:t>Cladistics</w:t>
      </w:r>
      <w:r w:rsidRPr="00816633">
        <w:rPr>
          <w:rFonts w:ascii="Calibri" w:hAnsi="Calibri" w:cs="Calibri"/>
          <w:noProof/>
          <w:lang w:val="en-US"/>
        </w:rPr>
        <w:t xml:space="preserve"> 20, 47–55. doi:10.1111/j.1096-0031.2003.00008.x.</w:t>
      </w:r>
    </w:p>
    <w:p w14:paraId="612304A7"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Wood, D. E., Lu, J., and Langmead, B. (2019). Improved metagenomic analysis with Kraken 2. </w:t>
      </w:r>
      <w:r w:rsidRPr="00816633">
        <w:rPr>
          <w:rFonts w:ascii="Calibri" w:hAnsi="Calibri" w:cs="Calibri"/>
          <w:i/>
          <w:iCs/>
          <w:noProof/>
          <w:lang w:val="en-US"/>
        </w:rPr>
        <w:t>Genome Biol.</w:t>
      </w:r>
      <w:r w:rsidRPr="00816633">
        <w:rPr>
          <w:rFonts w:ascii="Calibri" w:hAnsi="Calibri" w:cs="Calibri"/>
          <w:noProof/>
          <w:lang w:val="en-US"/>
        </w:rPr>
        <w:t xml:space="preserve"> 20, 1–13. doi:10.1186/s13059-019-1891-0.</w:t>
      </w:r>
    </w:p>
    <w:p w14:paraId="17766332"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Wooley, J. C., Godzik, A., and Friedberg, I. (2010). A primer on metagenomics. </w:t>
      </w:r>
      <w:r w:rsidRPr="00816633">
        <w:rPr>
          <w:rFonts w:ascii="Calibri" w:hAnsi="Calibri" w:cs="Calibri"/>
          <w:i/>
          <w:iCs/>
          <w:noProof/>
          <w:lang w:val="en-US"/>
        </w:rPr>
        <w:t>PLoS Comput. Biol.</w:t>
      </w:r>
      <w:r w:rsidRPr="00816633">
        <w:rPr>
          <w:rFonts w:ascii="Calibri" w:hAnsi="Calibri" w:cs="Calibri"/>
          <w:noProof/>
          <w:lang w:val="en-US"/>
        </w:rPr>
        <w:t xml:space="preserve"> 6. doi:10.1371/journal.pcbi.1000667.</w:t>
      </w:r>
    </w:p>
    <w:p w14:paraId="33C8378D"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lang w:val="en-US"/>
        </w:rPr>
      </w:pPr>
      <w:r w:rsidRPr="00816633">
        <w:rPr>
          <w:rFonts w:ascii="Calibri" w:hAnsi="Calibri" w:cs="Calibri"/>
          <w:noProof/>
          <w:lang w:val="en-US"/>
        </w:rPr>
        <w:t xml:space="preserve">Yilmaz, P., Kottmann, R., Field, D., Knight, R., Cole, J. R., Amaral-Zettler, L., et al. (2011). </w:t>
      </w:r>
      <w:r w:rsidRPr="00816633">
        <w:rPr>
          <w:rFonts w:ascii="Calibri" w:hAnsi="Calibri" w:cs="Calibri"/>
          <w:noProof/>
          <w:lang w:val="en-US"/>
        </w:rPr>
        <w:lastRenderedPageBreak/>
        <w:t xml:space="preserve">Minimum information about a marker gene sequence (MIMARKS) and minimum information about any (x) sequence (MIxS) specifications. </w:t>
      </w:r>
      <w:r w:rsidRPr="00816633">
        <w:rPr>
          <w:rFonts w:ascii="Calibri" w:hAnsi="Calibri" w:cs="Calibri"/>
          <w:i/>
          <w:iCs/>
          <w:noProof/>
          <w:lang w:val="en-US"/>
        </w:rPr>
        <w:t>Nat. Biotechnol.</w:t>
      </w:r>
      <w:r w:rsidRPr="00816633">
        <w:rPr>
          <w:rFonts w:ascii="Calibri" w:hAnsi="Calibri" w:cs="Calibri"/>
          <w:noProof/>
          <w:lang w:val="en-US"/>
        </w:rPr>
        <w:t xml:space="preserve"> 29, 415–420. doi:10.1038/nbt.1823.</w:t>
      </w:r>
    </w:p>
    <w:p w14:paraId="2307F384" w14:textId="77777777" w:rsidR="00816633" w:rsidRPr="00816633" w:rsidRDefault="00816633" w:rsidP="00816633">
      <w:pPr>
        <w:widowControl w:val="0"/>
        <w:autoSpaceDE w:val="0"/>
        <w:autoSpaceDN w:val="0"/>
        <w:adjustRightInd w:val="0"/>
        <w:spacing w:line="360" w:lineRule="auto"/>
        <w:ind w:left="480" w:hanging="480"/>
        <w:rPr>
          <w:rFonts w:ascii="Calibri" w:hAnsi="Calibri" w:cs="Calibri"/>
          <w:noProof/>
        </w:rPr>
      </w:pPr>
      <w:r w:rsidRPr="00816633">
        <w:rPr>
          <w:rFonts w:ascii="Calibri" w:hAnsi="Calibri" w:cs="Calibri"/>
          <w:noProof/>
          <w:lang w:val="en-US"/>
        </w:rPr>
        <w:t xml:space="preserve">Zhang, G. K., Chain, F. J. J., Abbott, C. L., and Cristescu, M. E. (2018). Metabarcoding using multiplexed markers increases species detection in complex zooplankton communities. </w:t>
      </w:r>
      <w:r w:rsidRPr="00816633">
        <w:rPr>
          <w:rFonts w:ascii="Calibri" w:hAnsi="Calibri" w:cs="Calibri"/>
          <w:i/>
          <w:iCs/>
          <w:noProof/>
          <w:lang w:val="en-US"/>
        </w:rPr>
        <w:t>Evol. Appl.</w:t>
      </w:r>
      <w:r w:rsidRPr="00816633">
        <w:rPr>
          <w:rFonts w:ascii="Calibri" w:hAnsi="Calibri" w:cs="Calibri"/>
          <w:noProof/>
          <w:lang w:val="en-US"/>
        </w:rPr>
        <w:t xml:space="preserve"> 11, 1901–1914. doi:10.1111/eva.12694.</w:t>
      </w:r>
    </w:p>
    <w:p w14:paraId="4DFEFDCC" w14:textId="0315D9E3" w:rsidR="00EC6348" w:rsidRDefault="003A1E4D" w:rsidP="00816633">
      <w:pPr>
        <w:widowControl w:val="0"/>
        <w:autoSpaceDE w:val="0"/>
        <w:autoSpaceDN w:val="0"/>
        <w:adjustRightInd w:val="0"/>
        <w:spacing w:line="360" w:lineRule="auto"/>
        <w:ind w:left="480" w:hanging="480"/>
      </w:pPr>
      <w:r>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640918AB" w:rsidR="001B2FBE" w:rsidRDefault="001B2FBE" w:rsidP="001B2FBE">
      <w:pPr>
        <w:pStyle w:val="Caption"/>
        <w:spacing w:line="360" w:lineRule="auto"/>
      </w:pPr>
      <w:r>
        <w:t xml:space="preserve">Supplementary Figure </w:t>
      </w:r>
      <w:fldSimple w:instr=" SEQ Supplementary_Figure \* ARABIC ">
        <w:r>
          <w:rPr>
            <w:noProof/>
          </w:rPr>
          <w:t>1</w:t>
        </w:r>
      </w:fldSimple>
      <w:r>
        <w:t xml:space="preserve">: </w:t>
      </w:r>
      <w:r w:rsidR="00414D8B">
        <w:t>Display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 xml:space="preserve">0.2 µm </w:t>
      </w:r>
      <w:proofErr w:type="spellStart"/>
      <w:r w:rsidRPr="00173A9E">
        <w:rPr>
          <w:rFonts w:ascii="Calibri" w:hAnsi="Calibri" w:cs="Calibri"/>
          <w:lang w:val="nb-NO"/>
        </w:rPr>
        <w:t>Nalgene</w:t>
      </w:r>
      <w:proofErr w:type="spellEnd"/>
      <w:r w:rsidRPr="00173A9E">
        <w:rPr>
          <w:rFonts w:ascii="Calibri" w:hAnsi="Calibri" w:cs="Calibri"/>
          <w:lang w:val="nb-NO"/>
        </w:rPr>
        <w:t xml:space="preserve"> </w:t>
      </w:r>
      <w:proofErr w:type="spellStart"/>
      <w:r w:rsidRPr="00173A9E">
        <w:rPr>
          <w:rFonts w:ascii="Calibri" w:hAnsi="Calibri" w:cs="Calibri"/>
          <w:lang w:val="nb-NO"/>
        </w:rPr>
        <w:t>Analytical</w:t>
      </w:r>
      <w:proofErr w:type="spellEnd"/>
      <w:r w:rsidRPr="00173A9E">
        <w:rPr>
          <w:rFonts w:ascii="Calibri" w:hAnsi="Calibri" w:cs="Calibri"/>
          <w:lang w:val="nb-NO"/>
        </w:rPr>
        <w:t xml:space="preserve"> Test Filter </w:t>
      </w:r>
      <w:proofErr w:type="spellStart"/>
      <w:r w:rsidRPr="00173A9E">
        <w:rPr>
          <w:rFonts w:ascii="Calibri" w:hAnsi="Calibri" w:cs="Calibri"/>
          <w:lang w:val="nb-NO"/>
        </w:rPr>
        <w:t>Funnels</w:t>
      </w:r>
      <w:proofErr w:type="spellEnd"/>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1ADA4B21" w14:textId="265FC664" w:rsidR="00215C89" w:rsidRDefault="00215C89" w:rsidP="00215C89">
      <w:pPr>
        <w:pStyle w:val="Caption"/>
        <w:keepNext/>
      </w:pPr>
      <w:r>
        <w:lastRenderedPageBreak/>
        <w:t xml:space="preserve">Supplementary Table </w:t>
      </w:r>
      <w:fldSimple w:instr=" SEQ Supplementary_Table \* ARABIC ">
        <w:r>
          <w:rPr>
            <w:noProof/>
          </w:rPr>
          <w:t>1</w:t>
        </w:r>
      </w:fldSimple>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proofErr w:type="spellStart"/>
            <w:r>
              <w:t>M_Neg_RNA</w:t>
            </w:r>
            <w:proofErr w:type="spellEnd"/>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proofErr w:type="spellStart"/>
            <w:r>
              <w:t>M_Ext_RNA</w:t>
            </w:r>
            <w:proofErr w:type="spellEnd"/>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proofErr w:type="spellStart"/>
            <w:r>
              <w:t>F_Neg_RNA</w:t>
            </w:r>
            <w:proofErr w:type="spellEnd"/>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proofErr w:type="spellStart"/>
            <w:r>
              <w:t>F_Ext_RNA</w:t>
            </w:r>
            <w:proofErr w:type="spellEnd"/>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19E13E49" w:rsidR="000E68D1" w:rsidRDefault="000E68D1" w:rsidP="000E68D1">
      <w:pPr>
        <w:pStyle w:val="Caption"/>
        <w:keepNext/>
      </w:pPr>
      <w:r>
        <w:t xml:space="preserve">Supplementary Table </w:t>
      </w:r>
      <w:fldSimple w:instr=" SEQ Supplementary_Table \* ARABIC ">
        <w:r w:rsidR="00215C89">
          <w:rPr>
            <w:noProof/>
          </w:rPr>
          <w:t>2</w:t>
        </w:r>
      </w:fldSimple>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proofErr w:type="spellStart"/>
            <w:r>
              <w:t>M_Neg_RNA</w:t>
            </w:r>
            <w:proofErr w:type="spellEnd"/>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proofErr w:type="spellStart"/>
            <w:r>
              <w:t>M_Ext_RNA</w:t>
            </w:r>
            <w:proofErr w:type="spellEnd"/>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proofErr w:type="spellStart"/>
            <w:r>
              <w:t>F_Neg_RNA</w:t>
            </w:r>
            <w:proofErr w:type="spellEnd"/>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proofErr w:type="spellStart"/>
            <w:r>
              <w:t>F_Ext_RNA</w:t>
            </w:r>
            <w:proofErr w:type="spellEnd"/>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4443D805" w:rsidR="00C67427" w:rsidRDefault="00C67427" w:rsidP="00C67427">
      <w:pPr>
        <w:pStyle w:val="Caption"/>
        <w:keepNext/>
      </w:pPr>
      <w:r>
        <w:t xml:space="preserve">Supplementary Table </w:t>
      </w:r>
      <w:fldSimple w:instr=" SEQ Supplementary_Table \* ARABIC ">
        <w:r>
          <w:rPr>
            <w:noProof/>
          </w:rPr>
          <w:t>3</w:t>
        </w:r>
      </w:fldSimple>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proofErr w:type="spellStart"/>
            <w:r>
              <w:t>M_Neg_DNA</w:t>
            </w:r>
            <w:proofErr w:type="spellEnd"/>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proofErr w:type="spellStart"/>
            <w:r>
              <w:t>M_Ext_DNA</w:t>
            </w:r>
            <w:proofErr w:type="spellEnd"/>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proofErr w:type="spellStart"/>
            <w:r>
              <w:t>F_Neg_DNA</w:t>
            </w:r>
            <w:proofErr w:type="spellEnd"/>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proofErr w:type="spellStart"/>
            <w:r>
              <w:t>F_Ext_DNA</w:t>
            </w:r>
            <w:proofErr w:type="spellEnd"/>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t>Turn this into Sunburst Diagram/</w:t>
      </w:r>
      <w:r w:rsidRPr="00271677">
        <w:t>Multi-level Pie Chart</w:t>
      </w:r>
      <w:r>
        <w:t>:</w:t>
      </w:r>
    </w:p>
    <w:p w14:paraId="6C8CC117" w14:textId="23FBFBFD" w:rsidR="00271677" w:rsidRDefault="00271677" w:rsidP="00271677">
      <w:r>
        <w:t xml:space="preserve">(Note: </w:t>
      </w:r>
      <w:r w:rsidR="007E18EB">
        <w:t xml:space="preserve">4x means 4 rows will be added here: </w:t>
      </w:r>
      <w:proofErr w:type="spellStart"/>
      <w:r w:rsidR="007E18EB">
        <w:t>rRNAFilter</w:t>
      </w:r>
      <w:proofErr w:type="spellEnd"/>
      <w:r w:rsidR="007E18EB">
        <w:t xml:space="preserve">, </w:t>
      </w:r>
      <w:proofErr w:type="spellStart"/>
      <w:r w:rsidR="007E18EB">
        <w:t>SortMeRNA</w:t>
      </w:r>
      <w:proofErr w:type="spellEnd"/>
      <w:r w:rsidR="007E18EB">
        <w:t xml:space="preserve">, </w:t>
      </w:r>
      <w:proofErr w:type="spellStart"/>
      <w:r w:rsidR="007E18EB">
        <w:t>barrnap</w:t>
      </w:r>
      <w:proofErr w:type="spellEnd"/>
      <w:r w:rsidR="007E18EB">
        <w:t>, No filter)</w:t>
      </w:r>
    </w:p>
    <w:p w14:paraId="026790F6" w14:textId="77777777" w:rsidR="00271677" w:rsidRDefault="00271677" w:rsidP="00271677"/>
    <w:p w14:paraId="31A1C2A8" w14:textId="11B1C985" w:rsidR="0050481D" w:rsidRDefault="0050481D" w:rsidP="0050481D">
      <w:pPr>
        <w:pStyle w:val="Caption"/>
        <w:keepNext/>
      </w:pPr>
      <w:r>
        <w:t xml:space="preserve">Supplementary Table </w:t>
      </w:r>
      <w:fldSimple w:instr=" SEQ Supplementary_Table \* ARABIC ">
        <w:r w:rsidR="00C67427">
          <w:rPr>
            <w:noProof/>
          </w:rPr>
          <w:t>4</w:t>
        </w:r>
      </w:fldSimple>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CA808FC" w:rsidR="00C67427" w:rsidRDefault="00C67427" w:rsidP="00C67427">
      <w:pPr>
        <w:pStyle w:val="Caption"/>
        <w:keepNext/>
      </w:pPr>
      <w:r>
        <w:t xml:space="preserve">Supplementary Table </w:t>
      </w:r>
      <w:fldSimple w:instr=" SEQ Supplementary_Table \* ARABIC ">
        <w:r>
          <w:rPr>
            <w:noProof/>
          </w:rPr>
          <w:t>5</w:t>
        </w:r>
      </w:fldSimple>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Sarah Adamowicz" w:date="2020-12-18T11:59:00Z" w:initials="SA">
    <w:p w14:paraId="6C2C47C5" w14:textId="77777777" w:rsidR="00DA39D8" w:rsidRDefault="00DA39D8" w:rsidP="00816633">
      <w:pPr>
        <w:pStyle w:val="CommentText"/>
      </w:pPr>
      <w:r>
        <w:rPr>
          <w:rStyle w:val="CommentReference"/>
        </w:rPr>
        <w:annotationRef/>
      </w:r>
      <w:r>
        <w:t xml:space="preserve">Is this mainly a DNA vs. RNA paper? </w:t>
      </w:r>
      <w:proofErr w:type="gramStart"/>
      <w:r>
        <w:t>Or,</w:t>
      </w:r>
      <w:proofErr w:type="gramEnd"/>
      <w:r>
        <w:t xml:space="preserve"> mainly a pipeline comparison paper? Or both? If both, consider including “bioinformatics pipelines” in the title and/or keywords, as well as abstract.</w:t>
      </w:r>
    </w:p>
  </w:comment>
  <w:comment w:id="21" w:author="Sally" w:date="2020-07-17T12:59:00Z" w:initials="S">
    <w:p w14:paraId="673A2D70" w14:textId="77777777" w:rsidR="00DA39D8" w:rsidRDefault="00DA39D8"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22" w:author="Christopher Hempel" w:date="2020-08-28T10:09:00Z" w:initials="CH">
    <w:p w14:paraId="2140B46B" w14:textId="248FB726" w:rsidR="00DA39D8" w:rsidRDefault="00DA39D8">
      <w:pPr>
        <w:pStyle w:val="CommentText"/>
      </w:pPr>
      <w:r>
        <w:rPr>
          <w:rStyle w:val="CommentReference"/>
        </w:rPr>
        <w:annotationRef/>
      </w:r>
      <w:r>
        <w:t>To be discussed with Sally – same problem with metagenomics and metatranscriptomics, so by including this here I “might shoot my own foot”? Maybe in discussion, and mention at the same time how the different bioinformatic pipelines in my paper affect the results?</w:t>
      </w:r>
    </w:p>
  </w:comment>
  <w:comment w:id="23" w:author="Dirk Steinke" w:date="2020-12-16T16:13:00Z" w:initials="DS">
    <w:p w14:paraId="1E2D2960" w14:textId="370ADEC6" w:rsidR="00DA39D8" w:rsidRDefault="00DA39D8">
      <w:pPr>
        <w:pStyle w:val="CommentText"/>
      </w:pPr>
      <w:r>
        <w:rPr>
          <w:rStyle w:val="CommentReference"/>
        </w:rPr>
        <w:annotationRef/>
      </w:r>
      <w:r>
        <w:t>Not necessarily, you are in fact comparing multiple pipelines and settings which is something people seldom do when it comes to metabarcoding richness calculations. It makes a lot of sense to mention this weakness here as it also provides reason why you choose to do all the work with &gt;1500 pipelines instead of choosing one (as most studies do).</w:t>
      </w:r>
    </w:p>
  </w:comment>
  <w:comment w:id="24" w:author="Christopher Hempel" w:date="2020-12-22T11:46:00Z" w:initials="CH">
    <w:p w14:paraId="0FAA988C" w14:textId="377E3CD1" w:rsidR="00DA39D8" w:rsidRDefault="00DA39D8" w:rsidP="00816633">
      <w:pPr>
        <w:pStyle w:val="CommentText"/>
      </w:pPr>
      <w:r>
        <w:rPr>
          <w:rStyle w:val="CommentReference"/>
        </w:rPr>
        <w:annotationRef/>
      </w:r>
      <w:r>
        <w:t>Sally: Yes, can discuss in more depth in the discussion section. However, I do think that a sentence or two would be to your advantage to add in the intro. There can be variability in OTU counts with the bioinformatics choices, and there can also be variability among taxonomic groups in the levels of genetic variability in standardized genetic markers (</w:t>
      </w:r>
      <w:proofErr w:type="gramStart"/>
      <w:r>
        <w:t>i.e.</w:t>
      </w:r>
      <w:proofErr w:type="gramEnd"/>
      <w:r>
        <w:t xml:space="preserve"> this point would help to set up your introduction of the potential high value of metagenomics and metatranscriptomics – by having access to multiple markers you can help to overcome such limitations).</w:t>
      </w:r>
    </w:p>
    <w:p w14:paraId="56781E4B" w14:textId="1EAAF39A" w:rsidR="00DA39D8" w:rsidRDefault="00DA39D8" w:rsidP="00816633">
      <w:pPr>
        <w:pStyle w:val="CommentText"/>
      </w:pPr>
      <w:r>
        <w:rPr>
          <w:rStyle w:val="CommentReference"/>
        </w:rPr>
        <w:annotationRef/>
      </w:r>
    </w:p>
  </w:comment>
  <w:comment w:id="25" w:author="Sarah Adamowicz" w:date="2020-12-18T12:19:00Z" w:initials="SA">
    <w:p w14:paraId="0DCD0BFE" w14:textId="77777777" w:rsidR="00DA39D8" w:rsidRDefault="00DA39D8" w:rsidP="00816633">
      <w:pPr>
        <w:pStyle w:val="CommentText"/>
      </w:pPr>
      <w:r>
        <w:rPr>
          <w:rStyle w:val="CommentReference"/>
        </w:rPr>
        <w:annotationRef/>
      </w:r>
      <w:r>
        <w:t xml:space="preserve">Through this section (or the next paragraph), it is essential to make an explicit statement about current knowledge gaps. For example, do most prior studies use mRNA enrichment? Thus, no-one has yet done a thorough investigation of total RNA vs. metagenomics, to your </w:t>
      </w:r>
      <w:proofErr w:type="gramStart"/>
      <w:r>
        <w:t>knowledge?</w:t>
      </w:r>
      <w:proofErr w:type="gramEnd"/>
    </w:p>
    <w:p w14:paraId="0E51D808" w14:textId="77777777" w:rsidR="00DA39D8" w:rsidRDefault="00DA39D8" w:rsidP="00816633">
      <w:pPr>
        <w:pStyle w:val="CommentText"/>
      </w:pPr>
    </w:p>
    <w:p w14:paraId="74D96CB1" w14:textId="77777777" w:rsidR="00DA39D8" w:rsidRDefault="00DA39D8" w:rsidP="00816633">
      <w:pPr>
        <w:pStyle w:val="CommentText"/>
      </w:pPr>
      <w:r>
        <w:t>Again, it’s important to be really explicit about what’s not known yet worth investigating. I think the info is there, but it isn’t phrased in a very clear way about exactly what is important yet hasn’t been done before.</w:t>
      </w:r>
    </w:p>
  </w:comment>
  <w:comment w:id="26" w:author="Karl Cottenie" w:date="2020-09-10T16:19:00Z" w:initials="KC">
    <w:p w14:paraId="2B0C07A8" w14:textId="22070374" w:rsidR="00DA39D8" w:rsidRDefault="00DA39D8">
      <w:pPr>
        <w:pStyle w:val="CommentText"/>
      </w:pPr>
      <w:r>
        <w:rPr>
          <w:rStyle w:val="CommentReference"/>
        </w:rPr>
        <w:annotationRef/>
      </w:r>
      <w:r>
        <w:t xml:space="preserve">What are the </w:t>
      </w:r>
      <w:proofErr w:type="spellStart"/>
      <w:r>
        <w:t>disadvantageouses</w:t>
      </w:r>
      <w:proofErr w:type="spellEnd"/>
      <w:r>
        <w:t xml:space="preserve"> of this approach (bias towards active taxa, large taxa, taxa that shed (?) more? It seems that you are making a maybe biased case in favour of metatranscriptomics?</w:t>
      </w:r>
    </w:p>
  </w:comment>
  <w:comment w:id="27" w:author="Christopher Hempel" w:date="2020-09-18T09:15:00Z" w:initials="CH">
    <w:p w14:paraId="49E0F2FA" w14:textId="3E9ADA05" w:rsidR="00DA39D8" w:rsidRDefault="00DA39D8">
      <w:pPr>
        <w:pStyle w:val="CommentText"/>
      </w:pPr>
      <w:r>
        <w:rPr>
          <w:rStyle w:val="CommentReference"/>
        </w:rPr>
        <w:annotationRef/>
      </w:r>
      <w:r>
        <w:t>This is a good point which I will definitely include, but I think it fits better in the discussion.</w:t>
      </w:r>
    </w:p>
  </w:comment>
  <w:comment w:id="28" w:author="Christopher Hempel" w:date="2020-12-22T12:06:00Z" w:initials="CH">
    <w:p w14:paraId="5EA7F97E" w14:textId="64395C4A" w:rsidR="00DA39D8" w:rsidRDefault="00DA39D8" w:rsidP="002A772E">
      <w:pPr>
        <w:pStyle w:val="CommentText"/>
      </w:pPr>
      <w:r>
        <w:rPr>
          <w:rStyle w:val="CommentReference"/>
        </w:rPr>
        <w:annotationRef/>
      </w:r>
      <w:r>
        <w:t>Sally: I agree with Karl’s point. I also agree with your point that you can go more in depth in the discussion. However, I suggest it is to your advantage to be a little more balanced in the intro, showing you recognize a variety of facets, rather than risk seeming like a salesperson for a specific approach. I think adding a sentence or two would be sufficient!</w:t>
      </w:r>
    </w:p>
    <w:p w14:paraId="6D1B527A" w14:textId="77777777" w:rsidR="00DA39D8" w:rsidRDefault="00DA39D8" w:rsidP="002A772E">
      <w:pPr>
        <w:pStyle w:val="CommentText"/>
      </w:pPr>
    </w:p>
    <w:p w14:paraId="02C5C53E" w14:textId="4C380E40" w:rsidR="00DA39D8" w:rsidRDefault="00DA39D8" w:rsidP="002A772E">
      <w:pPr>
        <w:pStyle w:val="CommentText"/>
      </w:pPr>
      <w:r>
        <w:t>You can also turn this into an advantage. For example: You could indicate that this approach could result in a bias towards large-bodied or more active or more abundant organisms, but there remains a knowledge gap about this possible pattern and its relative severity under different approaches (hence also contributing to setting up the value of your study!).</w:t>
      </w:r>
    </w:p>
  </w:comment>
  <w:comment w:id="29" w:author="Sarah Adamowicz" w:date="2020-12-18T12:22:00Z" w:initials="SA">
    <w:p w14:paraId="01450100" w14:textId="77777777" w:rsidR="00DA39D8" w:rsidRDefault="00DA39D8" w:rsidP="00D510FC">
      <w:pPr>
        <w:pStyle w:val="CommentText"/>
      </w:pPr>
      <w:r>
        <w:rPr>
          <w:rStyle w:val="CommentReference"/>
        </w:rPr>
        <w:annotationRef/>
      </w:r>
      <w:r>
        <w:t xml:space="preserve">Consider citing Cristescu and/or other ref(s) on </w:t>
      </w:r>
      <w:proofErr w:type="spellStart"/>
      <w:r>
        <w:t>eRNA</w:t>
      </w:r>
      <w:proofErr w:type="spellEnd"/>
      <w:r>
        <w:t>.</w:t>
      </w:r>
    </w:p>
  </w:comment>
  <w:comment w:id="30" w:author="Christopher Hempel" w:date="2020-12-22T14:30:00Z" w:initials="CH">
    <w:p w14:paraId="02F955D3" w14:textId="2C5F2ABE" w:rsidR="00DA39D8" w:rsidRDefault="00DA39D8">
      <w:pPr>
        <w:pStyle w:val="CommentText"/>
      </w:pPr>
      <w:r>
        <w:rPr>
          <w:rStyle w:val="CommentReference"/>
        </w:rPr>
        <w:annotationRef/>
      </w:r>
      <w:r>
        <w:t>Discuss with Sally: Melania’s paper lists a source that says RNA metabarcoding had a higher correlation to environmental variables than DNA metabarcoding. However, there are other papers that show that DNA metabarcoding had similar or even worse correlation with the environment (</w:t>
      </w:r>
      <w:proofErr w:type="spellStart"/>
      <w:r>
        <w:t>Visco</w:t>
      </w:r>
      <w:proofErr w:type="spellEnd"/>
      <w:r>
        <w:t xml:space="preserve"> 2015, Laroche 2018). Given that these are metabarcoding studies, and I’m doing ‘omics, to what extend would a REF here support my point, and given that some metabarcoding studies suggest a worse correlation, how would I implement that here in the discussion of advantages of RNA?</w:t>
      </w:r>
    </w:p>
  </w:comment>
  <w:comment w:id="31" w:author="Sarah Adamowicz" w:date="2020-12-18T12:23:00Z" w:initials="SA">
    <w:p w14:paraId="6F17B694" w14:textId="77777777" w:rsidR="00DA39D8" w:rsidRDefault="00DA39D8" w:rsidP="00187B29">
      <w:pPr>
        <w:pStyle w:val="CommentText"/>
      </w:pPr>
      <w:r>
        <w:rPr>
          <w:rStyle w:val="CommentReference"/>
        </w:rPr>
        <w:annotationRef/>
      </w:r>
      <w:r>
        <w:t>Again, above it’s important to clearly state this hasn’t been done (or state what is the limitation of prior research in this area).</w:t>
      </w:r>
    </w:p>
  </w:comment>
  <w:comment w:id="32" w:author="Christopher Hempel" w:date="2020-08-07T11:32:00Z" w:initials="CH">
    <w:p w14:paraId="2C95BB55" w14:textId="33763FE0" w:rsidR="00DA39D8" w:rsidRDefault="00DA39D8">
      <w:pPr>
        <w:pStyle w:val="CommentText"/>
      </w:pPr>
      <w:r>
        <w:rPr>
          <w:rStyle w:val="CommentReference"/>
        </w:rPr>
        <w:annotationRef/>
      </w:r>
      <w:r>
        <w:t>Note to myself – for sample submission at SRA</w:t>
      </w:r>
    </w:p>
  </w:comment>
  <w:comment w:id="33" w:author="Christopher Hempel" w:date="2021-01-04T11:47:00Z" w:initials="CH">
    <w:p w14:paraId="6A2DBCC8" w14:textId="0563DFFA" w:rsidR="00DA39D8" w:rsidRDefault="00DA39D8">
      <w:pPr>
        <w:pStyle w:val="CommentText"/>
      </w:pPr>
      <w:r>
        <w:rPr>
          <w:rStyle w:val="CommentReference"/>
        </w:rPr>
        <w:annotationRef/>
      </w:r>
      <w:r>
        <w:t>Adapt in figure</w:t>
      </w:r>
    </w:p>
  </w:comment>
  <w:comment w:id="34" w:author="Christopher Hempel" w:date="2021-01-04T15:16:00Z" w:initials="CH">
    <w:p w14:paraId="4AFE0C53" w14:textId="442A8BFE" w:rsidR="00DA39D8" w:rsidRDefault="00DA39D8">
      <w:pPr>
        <w:pStyle w:val="CommentText"/>
      </w:pPr>
      <w:r>
        <w:rPr>
          <w:rStyle w:val="CommentReference"/>
        </w:rPr>
        <w:annotationRef/>
      </w:r>
      <w:r>
        <w:t>Potentially not important since we don’t work with absolute data</w:t>
      </w:r>
    </w:p>
  </w:comment>
  <w:comment w:id="35" w:author="Sarah Adamowicz" w:date="2020-12-18T12:36:00Z" w:initials="SA">
    <w:p w14:paraId="3C69F289" w14:textId="77777777" w:rsidR="00DA39D8" w:rsidRDefault="00DA39D8">
      <w:pPr>
        <w:pStyle w:val="CommentText"/>
      </w:pPr>
      <w:r>
        <w:rPr>
          <w:rStyle w:val="CommentReference"/>
        </w:rPr>
        <w:annotationRef/>
      </w:r>
      <w:r>
        <w:t>Clarify this is for small subunit rRNA for prokaryotes only. (Eukaryotes would have 16S in the mitochondrial genome, which is homologous to the 23S in prokaryotes).</w:t>
      </w:r>
    </w:p>
  </w:comment>
  <w:comment w:id="36" w:author="Sarah Adamowicz" w:date="2020-12-18T12:35:00Z" w:initials="SA">
    <w:p w14:paraId="2D95FDDC" w14:textId="77777777" w:rsidR="00DA39D8" w:rsidRDefault="00DA39D8">
      <w:pPr>
        <w:pStyle w:val="CommentText"/>
      </w:pPr>
      <w:r>
        <w:rPr>
          <w:rStyle w:val="CommentReference"/>
        </w:rPr>
        <w:annotationRef/>
      </w:r>
      <w:r>
        <w:t>This doesn’t make sense! Prokaryotes have 16S and 23S. Eukaryotes have 18S and 28S (plus 12S and 16S in the mitochondrial genome, which are homologous to 16S and 23S in prokaryotes). Need to fix this.</w:t>
      </w:r>
    </w:p>
    <w:p w14:paraId="6E389EBD" w14:textId="77777777" w:rsidR="00DA39D8" w:rsidRDefault="00DA39D8">
      <w:pPr>
        <w:pStyle w:val="CommentText"/>
      </w:pPr>
    </w:p>
    <w:p w14:paraId="0D2EA3E3" w14:textId="77777777" w:rsidR="00DA39D8" w:rsidRDefault="00DA39D8">
      <w:pPr>
        <w:pStyle w:val="CommentText"/>
      </w:pPr>
      <w:r>
        <w:t>Perhaps what is means is “small subunit rRNA, which is 16S gene in prokaryotes and 18S nuclear gene in eukaryotes” – so clarify that point in the footnotes.</w:t>
      </w:r>
    </w:p>
  </w:comment>
  <w:comment w:id="37" w:author="Dirk Steinke" w:date="2020-12-16T14:56:00Z" w:initials="DS">
    <w:p w14:paraId="415C34D3" w14:textId="589CA062" w:rsidR="00DA39D8" w:rsidRDefault="00DA39D8">
      <w:pPr>
        <w:pStyle w:val="CommentText"/>
      </w:pPr>
      <w:r>
        <w:rPr>
          <w:rStyle w:val="CommentReference"/>
        </w:rPr>
        <w:annotationRef/>
      </w:r>
      <w:r>
        <w:t>Still important to find out the species through the Hagen lab people. At least larger ones.</w:t>
      </w:r>
    </w:p>
  </w:comment>
  <w:comment w:id="38" w:author="Christopher Hempel" w:date="2020-12-18T11:51:00Z" w:initials="CH">
    <w:p w14:paraId="1B0A3D81" w14:textId="7A3ECCCB" w:rsidR="00DA39D8" w:rsidRDefault="00DA39D8">
      <w:pPr>
        <w:pStyle w:val="CommentText"/>
      </w:pPr>
      <w:r>
        <w:rPr>
          <w:rStyle w:val="CommentReference"/>
        </w:rPr>
        <w:annotationRef/>
      </w:r>
      <w:r>
        <w:t>Karl: Do you know their identities (sort of)?</w:t>
      </w:r>
    </w:p>
  </w:comment>
  <w:comment w:id="39" w:author="Christopher Hempel" w:date="2020-12-18T11:51:00Z" w:initials="CH">
    <w:p w14:paraId="564393DD" w14:textId="50DAB2D3" w:rsidR="00DA39D8" w:rsidRDefault="00DA39D8">
      <w:pPr>
        <w:pStyle w:val="CommentText"/>
      </w:pPr>
      <w:r>
        <w:rPr>
          <w:rStyle w:val="CommentReference"/>
        </w:rPr>
        <w:annotationRef/>
      </w:r>
      <w:r>
        <w:t>Me: No, but I could get more information from the Aqualab. How much do you guys think this is relevant for my study? I was not planning on comparing my finding to the plants and animals that live in the tank in detail, so I’m not sure if a detailed species list makes sense here or if it is more a distraction. Opinions?</w:t>
      </w:r>
    </w:p>
  </w:comment>
  <w:comment w:id="40" w:author="Christopher Hempel" w:date="2020-12-18T11:51:00Z" w:initials="CH">
    <w:p w14:paraId="68592A44" w14:textId="7FE9EA6D" w:rsidR="00DA39D8" w:rsidRDefault="00DA39D8">
      <w:pPr>
        <w:pStyle w:val="CommentText"/>
      </w:pPr>
      <w:r>
        <w:rPr>
          <w:rStyle w:val="CommentReference"/>
        </w:rPr>
        <w:annotationRef/>
      </w:r>
      <w:r>
        <w:t xml:space="preserve">Dirk: Probably more interesting to say what the type of tank that was – display tank containing various fish, mollusk and crustacean species as well as aquatic plants and soil. That being said you should find out what lives in it – ask the Hagen lab </w:t>
      </w:r>
      <w:proofErr w:type="gramStart"/>
      <w:r>
        <w:t>people</w:t>
      </w:r>
      <w:proofErr w:type="gramEnd"/>
      <w:r>
        <w:t>. At least the big stuff should be easy to find out.</w:t>
      </w:r>
    </w:p>
  </w:comment>
  <w:comment w:id="41" w:author="Christopher Hempel" w:date="2021-01-04T14:52:00Z" w:initials="CH">
    <w:p w14:paraId="5B8B7D24" w14:textId="6D4409CB" w:rsidR="00DA39D8" w:rsidRDefault="00DA39D8">
      <w:pPr>
        <w:pStyle w:val="CommentText"/>
      </w:pPr>
      <w:r>
        <w:rPr>
          <w:rStyle w:val="CommentReference"/>
        </w:rPr>
        <w:annotationRef/>
      </w:r>
      <w:r>
        <w:t xml:space="preserve">Sally: </w:t>
      </w:r>
      <w:r>
        <w:rPr>
          <w:rStyle w:val="CommentReference"/>
        </w:rPr>
        <w:annotationRef/>
      </w:r>
      <w:r>
        <w:t>I think if the information is readily available, it would be valuable to include.</w:t>
      </w:r>
    </w:p>
  </w:comment>
  <w:comment w:id="42" w:author="Christopher Hempel" w:date="2021-01-04T14:52:00Z" w:initials="CH">
    <w:p w14:paraId="2514CC9E" w14:textId="0F65C6F9" w:rsidR="00DA39D8" w:rsidRDefault="00DA39D8">
      <w:pPr>
        <w:pStyle w:val="CommentText"/>
      </w:pPr>
      <w:r>
        <w:rPr>
          <w:rStyle w:val="CommentReference"/>
        </w:rPr>
        <w:annotationRef/>
      </w:r>
      <w:r>
        <w:t>TO DO: Add information about species</w:t>
      </w:r>
    </w:p>
  </w:comment>
  <w:comment w:id="43" w:author="Sarah Adamowicz" w:date="2020-12-18T12:40:00Z" w:initials="SA">
    <w:p w14:paraId="2DBB0AA4" w14:textId="77777777" w:rsidR="00DA39D8" w:rsidRDefault="00DA39D8" w:rsidP="00C27A40">
      <w:pPr>
        <w:pStyle w:val="CommentText"/>
      </w:pPr>
      <w:r>
        <w:rPr>
          <w:rStyle w:val="CommentReference"/>
        </w:rPr>
        <w:annotationRef/>
      </w:r>
      <w:r>
        <w:t>I don’t know what this means. Why not filter double distilled lab water, for example?</w:t>
      </w:r>
    </w:p>
  </w:comment>
  <w:comment w:id="44" w:author="Christopher Hempel" w:date="2020-10-09T11:35:00Z" w:initials="CH">
    <w:p w14:paraId="3F6DB319" w14:textId="1A5D32C0" w:rsidR="00DA39D8" w:rsidRDefault="00DA39D8">
      <w:pPr>
        <w:pStyle w:val="CommentText"/>
      </w:pPr>
      <w:r>
        <w:rPr>
          <w:rStyle w:val="CommentReference"/>
        </w:rPr>
        <w:annotationRef/>
      </w:r>
      <w:r>
        <w:t xml:space="preserve">Provided by </w:t>
      </w:r>
      <w:proofErr w:type="spellStart"/>
      <w:r>
        <w:t>Genomce</w:t>
      </w:r>
      <w:proofErr w:type="spellEnd"/>
      <w:r>
        <w:t xml:space="preserve"> Quebec personnel but might change if the re-sequence it.</w:t>
      </w:r>
    </w:p>
  </w:comment>
  <w:comment w:id="45" w:author="Sarah Adamowicz" w:date="2020-12-18T16:51:00Z" w:initials="SA">
    <w:p w14:paraId="77DCBBC3" w14:textId="04986A01" w:rsidR="00DA39D8" w:rsidRDefault="00DA39D8" w:rsidP="001A39C7">
      <w:pPr>
        <w:pStyle w:val="CommentText"/>
      </w:pPr>
      <w:r>
        <w:rPr>
          <w:rStyle w:val="CommentReference"/>
        </w:rPr>
        <w:annotationRef/>
      </w:r>
      <w:r>
        <w:t xml:space="preserve">This is a little tricky, as there could be (hopefully a small amount of) variability in the numbers of reads among samples for technical stochasticity, rather than biological reasons. </w:t>
      </w:r>
    </w:p>
    <w:p w14:paraId="6A1C1323" w14:textId="77777777" w:rsidR="00DA39D8" w:rsidRDefault="00DA39D8" w:rsidP="001A39C7">
      <w:pPr>
        <w:pStyle w:val="CommentText"/>
      </w:pPr>
    </w:p>
    <w:p w14:paraId="521703C0" w14:textId="77777777" w:rsidR="00DA39D8" w:rsidRDefault="00DA39D8" w:rsidP="001A39C7">
      <w:pPr>
        <w:pStyle w:val="CommentText"/>
      </w:pPr>
      <w:r>
        <w:t xml:space="preserve">Perhaps, running your pipelines on the “normally” normalized data would actually be helpful </w:t>
      </w:r>
      <w:proofErr w:type="spellStart"/>
      <w:r>
        <w:t>afterall</w:t>
      </w:r>
      <w:proofErr w:type="spellEnd"/>
      <w:r>
        <w:t>. Also, this could help readers to “buy” your final results, if there is a comparison (the comparison could be in a supplementary file, to help to keep the main manuscript to a reasonable length).</w:t>
      </w:r>
    </w:p>
    <w:p w14:paraId="57F7B504" w14:textId="77777777" w:rsidR="00DA39D8" w:rsidRDefault="00DA39D8" w:rsidP="001A39C7">
      <w:pPr>
        <w:pStyle w:val="CommentText"/>
      </w:pPr>
    </w:p>
    <w:p w14:paraId="54E8333E" w14:textId="77777777" w:rsidR="00DA39D8" w:rsidRDefault="00DA39D8" w:rsidP="001A39C7">
      <w:pPr>
        <w:pStyle w:val="CommentText"/>
      </w:pPr>
      <w:r>
        <w:t>So, perhaps you could run these over the break even if you don’t get your new sequences back.</w:t>
      </w:r>
    </w:p>
  </w:comment>
  <w:comment w:id="46" w:author="Christopher Hempel" w:date="2020-12-18T12:13:00Z" w:initials="CH">
    <w:p w14:paraId="487E159B" w14:textId="6822971F" w:rsidR="00DA39D8" w:rsidRDefault="00DA39D8">
      <w:pPr>
        <w:pStyle w:val="CommentText"/>
      </w:pPr>
      <w:r>
        <w:rPr>
          <w:rStyle w:val="CommentReference"/>
        </w:rPr>
        <w:annotationRef/>
      </w:r>
      <w:r>
        <w:t>Adapt after resequencing</w:t>
      </w:r>
    </w:p>
  </w:comment>
  <w:comment w:id="47" w:author="Christopher Hempel" w:date="2021-01-04T16:28:00Z" w:initials="CH">
    <w:p w14:paraId="63704B18" w14:textId="01D466A8" w:rsidR="00DA39D8" w:rsidRDefault="00DA39D8" w:rsidP="001A39C7">
      <w:pPr>
        <w:pStyle w:val="CommentText"/>
      </w:pPr>
      <w:r>
        <w:rPr>
          <w:rStyle w:val="CommentReference"/>
        </w:rPr>
        <w:annotationRef/>
      </w:r>
      <w:r>
        <w:t xml:space="preserve">Also, information to get from GQ: </w:t>
      </w:r>
      <w:r>
        <w:rPr>
          <w:rStyle w:val="CommentReference"/>
        </w:rPr>
        <w:annotationRef/>
      </w:r>
      <w:r>
        <w:t xml:space="preserve">Clarify the adaptor trimming and demultiplexing steps (It’s fine if those steps were performed by the sequencing </w:t>
      </w:r>
      <w:proofErr w:type="gramStart"/>
      <w:r>
        <w:t>centre, but</w:t>
      </w:r>
      <w:proofErr w:type="gramEnd"/>
      <w:r>
        <w:t xml:space="preserve"> mention the protocol). (by sally)</w:t>
      </w:r>
    </w:p>
    <w:p w14:paraId="396FE911" w14:textId="65FDC88F" w:rsidR="00DA39D8" w:rsidRDefault="00DA39D8">
      <w:pPr>
        <w:pStyle w:val="CommentText"/>
      </w:pPr>
    </w:p>
  </w:comment>
  <w:comment w:id="48" w:author="Christopher Hempel" w:date="2020-10-09T11:36:00Z" w:initials="CH">
    <w:p w14:paraId="5CCE90B3" w14:textId="41896406" w:rsidR="00DA39D8" w:rsidRDefault="00DA39D8">
      <w:pPr>
        <w:pStyle w:val="CommentText"/>
      </w:pPr>
      <w:r>
        <w:rPr>
          <w:rStyle w:val="CommentReference"/>
        </w:rPr>
        <w:annotationRef/>
      </w:r>
      <w:r>
        <w:t>Due to wrong sequencing method used by Genome Quebec, might change in the future if they re-sequence it</w:t>
      </w:r>
    </w:p>
  </w:comment>
  <w:comment w:id="49" w:author="Sarah Adamowicz" w:date="2020-12-18T17:23:00Z" w:initials="SA">
    <w:p w14:paraId="7EBF4115" w14:textId="77777777" w:rsidR="00DA39D8" w:rsidRDefault="00DA39D8" w:rsidP="008945AA">
      <w:pPr>
        <w:pStyle w:val="CommentText"/>
      </w:pPr>
      <w:r>
        <w:rPr>
          <w:rStyle w:val="CommentReference"/>
        </w:rPr>
        <w:annotationRef/>
      </w:r>
      <w:r>
        <w:t xml:space="preserve">These </w:t>
      </w:r>
      <w:proofErr w:type="spellStart"/>
      <w:r>
        <w:t>cutoffs</w:t>
      </w:r>
      <w:proofErr w:type="spellEnd"/>
      <w:r>
        <w:t xml:space="preserve"> look **really low**. A </w:t>
      </w:r>
      <w:proofErr w:type="spellStart"/>
      <w:r>
        <w:t>phred</w:t>
      </w:r>
      <w:proofErr w:type="spellEnd"/>
      <w:r>
        <w:t xml:space="preserve"> of 10 means a 1 in 10 chance of an error, </w:t>
      </w:r>
      <w:proofErr w:type="spellStart"/>
      <w:r>
        <w:t>phred</w:t>
      </w:r>
      <w:proofErr w:type="spellEnd"/>
      <w:r>
        <w:t xml:space="preserve"> 20 is 1 in a 100, 30 is 1 in 1000, etc. Error rates higher than 1 in 10 chance are REALLY high for Illumina data.</w:t>
      </w:r>
    </w:p>
    <w:p w14:paraId="0A30C4B6" w14:textId="77777777" w:rsidR="00DA39D8" w:rsidRDefault="00DA39D8" w:rsidP="008945AA">
      <w:pPr>
        <w:pStyle w:val="CommentText"/>
      </w:pPr>
    </w:p>
    <w:p w14:paraId="0BF72235" w14:textId="77777777" w:rsidR="00DA39D8" w:rsidRDefault="00DA39D8" w:rsidP="008945AA">
      <w:pPr>
        <w:pStyle w:val="CommentText"/>
      </w:pPr>
      <w:r>
        <w:t>Perhaps cut out the lowest of these. You have a huge number of bioinformatics combinations! Cutting it down a little on this step could be helpful and would reduce the scope a lot in terms of the total number of runs of your pipelines.</w:t>
      </w:r>
    </w:p>
  </w:comment>
  <w:comment w:id="50" w:author="Christopher Hempel" w:date="2021-01-04T16:46:00Z" w:initials="CH">
    <w:p w14:paraId="7C13BD8F" w14:textId="43445D9A" w:rsidR="00DA39D8" w:rsidRDefault="00DA39D8">
      <w:pPr>
        <w:pStyle w:val="CommentText"/>
      </w:pPr>
      <w:r>
        <w:rPr>
          <w:rStyle w:val="CommentReference"/>
        </w:rPr>
        <w:annotationRef/>
      </w:r>
      <w:r>
        <w:t xml:space="preserve">To discuss with sally: </w:t>
      </w:r>
      <w:proofErr w:type="spellStart"/>
      <w:r>
        <w:t>MacManes</w:t>
      </w:r>
      <w:proofErr w:type="spellEnd"/>
      <w:r>
        <w:t xml:space="preserve"> 2014 paper recommend only filtering out PHRED below or equal 2 (which to my understanding </w:t>
      </w:r>
      <w:proofErr w:type="spellStart"/>
      <w:r>
        <w:t xml:space="preserve">essentially </w:t>
      </w:r>
      <w:proofErr w:type="spellEnd"/>
      <w:r>
        <w:t xml:space="preserve">means just trimming Ns because nothing else has such low PHRED scores). SMALL lit research shows it’s unclear at which PHRED to trim, but about 20 was the lowest I found. Or if to trim at all. That’s why I chose such a broad range with such low PHREAD scores. I used to be pro hard trimming but maybe it’s not necessary and throws out information? </w:t>
      </w:r>
    </w:p>
  </w:comment>
  <w:comment w:id="51" w:author="Christopher Hempel" w:date="2021-01-04T18:20:00Z" w:initials="CH">
    <w:p w14:paraId="6B4B1DFD" w14:textId="6B7F8EAC" w:rsidR="00DA39D8" w:rsidRDefault="00DA39D8">
      <w:pPr>
        <w:pStyle w:val="CommentText"/>
      </w:pPr>
      <w:r>
        <w:rPr>
          <w:rStyle w:val="CommentReference"/>
        </w:rPr>
        <w:annotationRef/>
      </w:r>
      <w:r>
        <w:t xml:space="preserve">Should I still give all version numbers, despite them being listed on </w:t>
      </w:r>
      <w:proofErr w:type="spellStart"/>
      <w:r>
        <w:t>github</w:t>
      </w:r>
      <w:proofErr w:type="spellEnd"/>
      <w:r>
        <w:t>?</w:t>
      </w:r>
    </w:p>
  </w:comment>
  <w:comment w:id="52" w:author="Sarah Adamowicz" w:date="2020-12-18T16:59:00Z" w:initials="SA">
    <w:p w14:paraId="404A214C" w14:textId="77777777" w:rsidR="00DA39D8" w:rsidRDefault="00DA39D8" w:rsidP="00DA39D8">
      <w:pPr>
        <w:pStyle w:val="CommentText"/>
      </w:pPr>
      <w:r>
        <w:rPr>
          <w:rStyle w:val="CommentReference"/>
        </w:rPr>
        <w:annotationRef/>
      </w:r>
      <w:r>
        <w:t>Careful with using something unpublished. Is this on GitHub, for example? If so, you can still give the year and then the author(s) and URL in the reference list.</w:t>
      </w:r>
    </w:p>
  </w:comment>
  <w:comment w:id="53" w:author="Christopher Hempel" w:date="2021-01-04T18:22:00Z" w:initials="CH">
    <w:p w14:paraId="44CF51C5" w14:textId="0960BC6F" w:rsidR="00DA39D8" w:rsidRDefault="00DA39D8">
      <w:pPr>
        <w:pStyle w:val="CommentText"/>
      </w:pPr>
      <w:r>
        <w:rPr>
          <w:rStyle w:val="CommentReference"/>
        </w:rPr>
        <w:annotationRef/>
      </w:r>
      <w:r>
        <w:t xml:space="preserve">If on </w:t>
      </w:r>
      <w:proofErr w:type="spellStart"/>
      <w:r>
        <w:t>github</w:t>
      </w:r>
      <w:proofErr w:type="spellEnd"/>
      <w:r>
        <w:t>, what year do I cite, the last edit year?</w:t>
      </w:r>
    </w:p>
  </w:comment>
  <w:comment w:id="54" w:author="Sarah Adamowicz" w:date="2020-12-18T17:03:00Z" w:initials="SA">
    <w:p w14:paraId="3D7F85BD" w14:textId="77777777" w:rsidR="00DA39D8" w:rsidRDefault="00DA39D8" w:rsidP="00DA39D8">
      <w:pPr>
        <w:pStyle w:val="CommentText"/>
      </w:pPr>
      <w:r>
        <w:rPr>
          <w:rStyle w:val="CommentReference"/>
        </w:rPr>
        <w:annotationRef/>
      </w:r>
      <w:r>
        <w:t>Provide brief justification for key parameters. If needed, you can have a short paragraph for each key bioinformatics step so that you can be clearer.</w:t>
      </w:r>
    </w:p>
  </w:comment>
  <w:comment w:id="55" w:author="Christopher Hempel" w:date="2021-01-04T18:27:00Z" w:initials="CH">
    <w:p w14:paraId="2D1E7858" w14:textId="65DB9C19" w:rsidR="00DA39D8" w:rsidRDefault="00DA39D8">
      <w:pPr>
        <w:pStyle w:val="CommentText"/>
      </w:pPr>
      <w:r>
        <w:rPr>
          <w:rStyle w:val="CommentReference"/>
        </w:rPr>
        <w:annotationRef/>
      </w:r>
      <w:r>
        <w:rPr>
          <w:rStyle w:val="CommentReference"/>
        </w:rPr>
        <w:t>Justify all parameters that are not default?</w:t>
      </w:r>
    </w:p>
  </w:comment>
  <w:comment w:id="56" w:author="Christopher Hempel" w:date="2020-10-19T15:11:00Z" w:initials="CH">
    <w:p w14:paraId="07281607" w14:textId="5D2B4A4A" w:rsidR="00DA39D8" w:rsidRDefault="00DA39D8">
      <w:pPr>
        <w:pStyle w:val="CommentText"/>
      </w:pPr>
      <w:r>
        <w:rPr>
          <w:rStyle w:val="CommentReference"/>
        </w:rPr>
        <w:annotationRef/>
      </w:r>
      <w:r>
        <w:t>I say species, but we might have to try out just genus level as well. I’ll try both and see how they perform</w:t>
      </w:r>
    </w:p>
  </w:comment>
  <w:comment w:id="57" w:author="Christopher Hempel" w:date="2020-10-19T15:17:00Z" w:initials="CH">
    <w:p w14:paraId="30C5C9AC" w14:textId="22013AB6" w:rsidR="00DA39D8" w:rsidRDefault="00DA39D8">
      <w:pPr>
        <w:pStyle w:val="CommentText"/>
      </w:pPr>
      <w:r>
        <w:rPr>
          <w:rStyle w:val="CommentReference"/>
        </w:rPr>
        <w:annotationRef/>
      </w:r>
      <w:r>
        <w:t>To be determined, will be done once we see results</w:t>
      </w:r>
    </w:p>
  </w:comment>
  <w:comment w:id="60" w:author="Dirk Steinke" w:date="2020-06-09T14:31:00Z" w:initials="DS">
    <w:p w14:paraId="2FDDFEFD" w14:textId="77777777" w:rsidR="00DA39D8" w:rsidRDefault="00DA39D8"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64" w:author="Dirk Steinke" w:date="2020-06-09T14:33:00Z" w:initials="DS">
    <w:p w14:paraId="728BFF8E" w14:textId="77777777" w:rsidR="00DA39D8" w:rsidRDefault="00DA39D8" w:rsidP="001550E0">
      <w:pPr>
        <w:pStyle w:val="CommentText"/>
      </w:pPr>
      <w:r>
        <w:rPr>
          <w:rStyle w:val="CommentReference"/>
        </w:rPr>
        <w:annotationRef/>
      </w:r>
      <w:r>
        <w:t>Service discontinued – so not really an alternative for people that want to buy one now.</w:t>
      </w:r>
    </w:p>
  </w:comment>
  <w:comment w:id="65" w:author="Dirk Steinke" w:date="2020-06-09T14:34:00Z" w:initials="DS">
    <w:p w14:paraId="7FD7EE02" w14:textId="77777777" w:rsidR="00DA39D8" w:rsidRDefault="00DA39D8" w:rsidP="001550E0">
      <w:pPr>
        <w:pStyle w:val="CommentText"/>
      </w:pPr>
      <w:r>
        <w:rPr>
          <w:rStyle w:val="CommentReference"/>
        </w:rPr>
        <w:annotationRef/>
      </w:r>
      <w:r>
        <w:t xml:space="preserve">Not here – if at all in the discussion. </w:t>
      </w:r>
    </w:p>
  </w:comment>
  <w:comment w:id="66" w:author="Christopher Hempel" w:date="2020-05-27T19:55:00Z" w:initials="CH">
    <w:p w14:paraId="5962007F" w14:textId="77777777" w:rsidR="00DA39D8" w:rsidRDefault="00DA39D8" w:rsidP="00E97D19">
      <w:pPr>
        <w:pStyle w:val="CommentText"/>
      </w:pPr>
      <w:r>
        <w:rPr>
          <w:rStyle w:val="CommentReference"/>
        </w:rPr>
        <w:annotationRef/>
      </w:r>
      <w:r>
        <w:rPr>
          <w:rStyle w:val="CommentReference"/>
        </w:rPr>
        <w:annotationRef/>
      </w:r>
      <w:r>
        <w:t xml:space="preserve">Both predictions are actually obvious because it’s clear that metagenomics will perform bad at moderate sequencing depth and that pipelines can make a huge difference, especially </w:t>
      </w:r>
      <w:proofErr w:type="spellStart"/>
      <w:r>
        <w:t>deoending</w:t>
      </w:r>
      <w:proofErr w:type="spellEnd"/>
      <w:r>
        <w:t xml:space="preserve"> on the reference </w:t>
      </w:r>
      <w:proofErr w:type="spellStart"/>
      <w:r>
        <w:t>db</w:t>
      </w:r>
      <w:proofErr w:type="spellEnd"/>
      <w:r>
        <w:t xml:space="preserve"> is used. Maybe removing this paragraph?</w:t>
      </w:r>
    </w:p>
    <w:p w14:paraId="1FB9F3A9" w14:textId="77777777" w:rsidR="00DA39D8" w:rsidRDefault="00DA39D8" w:rsidP="00E97D19">
      <w:pPr>
        <w:pStyle w:val="CommentText"/>
      </w:pPr>
    </w:p>
  </w:comment>
  <w:comment w:id="67" w:author="Dirk Steinke" w:date="2020-06-09T14:44:00Z" w:initials="DS">
    <w:p w14:paraId="3BC566F9" w14:textId="77777777" w:rsidR="00DA39D8" w:rsidRDefault="00DA39D8"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2C47C5" w15:done="0"/>
  <w15:commentEx w15:paraId="673A2D70" w15:done="0"/>
  <w15:commentEx w15:paraId="2140B46B" w15:paraIdParent="673A2D70" w15:done="0"/>
  <w15:commentEx w15:paraId="1E2D2960" w15:paraIdParent="673A2D70" w15:done="0"/>
  <w15:commentEx w15:paraId="56781E4B" w15:paraIdParent="673A2D70" w15:done="0"/>
  <w15:commentEx w15:paraId="74D96CB1" w15:done="0"/>
  <w15:commentEx w15:paraId="2B0C07A8" w15:done="0"/>
  <w15:commentEx w15:paraId="49E0F2FA" w15:paraIdParent="2B0C07A8" w15:done="0"/>
  <w15:commentEx w15:paraId="02C5C53E" w15:paraIdParent="2B0C07A8" w15:done="0"/>
  <w15:commentEx w15:paraId="01450100" w15:done="0"/>
  <w15:commentEx w15:paraId="02F955D3" w15:paraIdParent="01450100" w15:done="0"/>
  <w15:commentEx w15:paraId="6F17B694" w15:done="0"/>
  <w15:commentEx w15:paraId="2C95BB55" w15:done="0"/>
  <w15:commentEx w15:paraId="6A2DBCC8" w15:done="0"/>
  <w15:commentEx w15:paraId="4AFE0C53" w15:done="0"/>
  <w15:commentEx w15:paraId="3C69F289" w15:done="0"/>
  <w15:commentEx w15:paraId="0D2EA3E3" w15:done="0"/>
  <w15:commentEx w15:paraId="415C34D3" w15:done="0"/>
  <w15:commentEx w15:paraId="1B0A3D81" w15:paraIdParent="415C34D3" w15:done="0"/>
  <w15:commentEx w15:paraId="564393DD" w15:paraIdParent="415C34D3" w15:done="0"/>
  <w15:commentEx w15:paraId="68592A44" w15:paraIdParent="415C34D3" w15:done="0"/>
  <w15:commentEx w15:paraId="5B8B7D24" w15:paraIdParent="415C34D3" w15:done="0"/>
  <w15:commentEx w15:paraId="2514CC9E" w15:paraIdParent="415C34D3" w15:done="0"/>
  <w15:commentEx w15:paraId="2DBB0AA4" w15:done="0"/>
  <w15:commentEx w15:paraId="3F6DB319" w15:done="0"/>
  <w15:commentEx w15:paraId="54E8333E" w15:done="0"/>
  <w15:commentEx w15:paraId="487E159B" w15:done="0"/>
  <w15:commentEx w15:paraId="396FE911" w15:paraIdParent="487E159B" w15:done="0"/>
  <w15:commentEx w15:paraId="5CCE90B3" w15:done="0"/>
  <w15:commentEx w15:paraId="0BF72235" w15:done="0"/>
  <w15:commentEx w15:paraId="7C13BD8F" w15:paraIdParent="0BF72235" w15:done="0"/>
  <w15:commentEx w15:paraId="6B4B1DFD" w15:done="0"/>
  <w15:commentEx w15:paraId="404A214C" w15:done="0"/>
  <w15:commentEx w15:paraId="44CF51C5" w15:paraIdParent="404A214C" w15:done="0"/>
  <w15:commentEx w15:paraId="3D7F85BD" w15:done="0"/>
  <w15:commentEx w15:paraId="2D1E7858" w15:paraIdParent="3D7F85BD" w15:done="0"/>
  <w15:commentEx w15:paraId="07281607" w15:done="0"/>
  <w15:commentEx w15:paraId="30C5C9AC"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565B" w16cex:dateUtc="2020-08-28T14:09:00Z"/>
  <w16cex:commentExtensible w16cex:durableId="2384B099" w16cex:dateUtc="2020-12-16T21:13:00Z"/>
  <w16cex:commentExtensible w16cex:durableId="238C5AFC" w16cex:dateUtc="2020-12-22T16:46:00Z"/>
  <w16cex:commentExtensible w16cex:durableId="2304D0A3" w16cex:dateUtc="2020-09-10T20:19:00Z"/>
  <w16cex:commentExtensible w16cex:durableId="230EF920" w16cex:dateUtc="2020-09-18T13:15:00Z"/>
  <w16cex:commentExtensible w16cex:durableId="238C5FCB" w16cex:dateUtc="2020-12-22T17:06:00Z"/>
  <w16cex:commentExtensible w16cex:durableId="238C8177" w16cex:dateUtc="2020-12-22T19:30:00Z"/>
  <w16cex:commentExtensible w16cex:durableId="22D7BA59" w16cex:dateUtc="2020-08-07T15:32:00Z"/>
  <w16cex:commentExtensible w16cex:durableId="239D7EC2" w16cex:dateUtc="2021-01-04T16:47:00Z"/>
  <w16cex:commentExtensible w16cex:durableId="239DAFC0" w16cex:dateUtc="2021-01-04T20:16:00Z"/>
  <w16cex:commentExtensible w16cex:durableId="23849E94" w16cex:dateUtc="2020-12-16T19:56:00Z"/>
  <w16cex:commentExtensible w16cex:durableId="23871644" w16cex:dateUtc="2020-12-18T16:51:00Z"/>
  <w16cex:commentExtensible w16cex:durableId="23871650" w16cex:dateUtc="2020-12-18T16:51:00Z"/>
  <w16cex:commentExtensible w16cex:durableId="2387165D" w16cex:dateUtc="2020-12-18T16:51:00Z"/>
  <w16cex:commentExtensible w16cex:durableId="239DAA27" w16cex:dateUtc="2021-01-04T19:52:00Z"/>
  <w16cex:commentExtensible w16cex:durableId="239DAA4B" w16cex:dateUtc="2021-01-04T19:52:00Z"/>
  <w16cex:commentExtensible w16cex:durableId="232AC98D" w16cex:dateUtc="2020-10-09T15:35:00Z"/>
  <w16cex:commentExtensible w16cex:durableId="23871B5D" w16cex:dateUtc="2020-12-18T17:13:00Z"/>
  <w16cex:commentExtensible w16cex:durableId="239DC0C8" w16cex:dateUtc="2021-01-04T21:28:00Z"/>
  <w16cex:commentExtensible w16cex:durableId="232AC9B9" w16cex:dateUtc="2020-10-09T15:36:00Z"/>
  <w16cex:commentExtensible w16cex:durableId="239DC4E1" w16cex:dateUtc="2021-01-04T21:46:00Z"/>
  <w16cex:commentExtensible w16cex:durableId="239DDAED" w16cex:dateUtc="2021-01-04T23:20:00Z"/>
  <w16cex:commentExtensible w16cex:durableId="239DDB83" w16cex:dateUtc="2021-01-04T23:22:00Z"/>
  <w16cex:commentExtensible w16cex:durableId="239DDC85" w16cex:dateUtc="2021-01-04T23:27:00Z"/>
  <w16cex:commentExtensible w16cex:durableId="23382B0A" w16cex:dateUtc="2020-10-19T19:11:00Z"/>
  <w16cex:commentExtensible w16cex:durableId="23382C90" w16cex:dateUtc="2020-10-19T19:17: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2C47C5" w16cid:durableId="23871821"/>
  <w16cid:commentId w16cid:paraId="673A2D70" w16cid:durableId="22BC1F25"/>
  <w16cid:commentId w16cid:paraId="2140B46B" w16cid:durableId="22F3565B"/>
  <w16cid:commentId w16cid:paraId="1E2D2960" w16cid:durableId="2384B099"/>
  <w16cid:commentId w16cid:paraId="56781E4B" w16cid:durableId="238C5AFC"/>
  <w16cid:commentId w16cid:paraId="74D96CB1" w16cid:durableId="23871CD0"/>
  <w16cid:commentId w16cid:paraId="2B0C07A8" w16cid:durableId="2304D0A3"/>
  <w16cid:commentId w16cid:paraId="49E0F2FA" w16cid:durableId="230EF920"/>
  <w16cid:commentId w16cid:paraId="02C5C53E" w16cid:durableId="238C5FCB"/>
  <w16cid:commentId w16cid:paraId="01450100" w16cid:durableId="23871D9D"/>
  <w16cid:commentId w16cid:paraId="02F955D3" w16cid:durableId="238C8177"/>
  <w16cid:commentId w16cid:paraId="6F17B694" w16cid:durableId="23871DB7"/>
  <w16cid:commentId w16cid:paraId="2C95BB55" w16cid:durableId="22D7BA59"/>
  <w16cid:commentId w16cid:paraId="6A2DBCC8" w16cid:durableId="239D7EC2"/>
  <w16cid:commentId w16cid:paraId="4AFE0C53" w16cid:durableId="239DAFC0"/>
  <w16cid:commentId w16cid:paraId="3C69F289" w16cid:durableId="238720D4"/>
  <w16cid:commentId w16cid:paraId="0D2EA3E3" w16cid:durableId="23872091"/>
  <w16cid:commentId w16cid:paraId="415C34D3" w16cid:durableId="23849E94"/>
  <w16cid:commentId w16cid:paraId="1B0A3D81" w16cid:durableId="23871644"/>
  <w16cid:commentId w16cid:paraId="564393DD" w16cid:durableId="23871650"/>
  <w16cid:commentId w16cid:paraId="68592A44" w16cid:durableId="2387165D"/>
  <w16cid:commentId w16cid:paraId="5B8B7D24" w16cid:durableId="239DAA27"/>
  <w16cid:commentId w16cid:paraId="2514CC9E" w16cid:durableId="239DAA4B"/>
  <w16cid:commentId w16cid:paraId="2DBB0AA4" w16cid:durableId="238721C2"/>
  <w16cid:commentId w16cid:paraId="3F6DB319" w16cid:durableId="232AC98D"/>
  <w16cid:commentId w16cid:paraId="54E8333E" w16cid:durableId="23875C88"/>
  <w16cid:commentId w16cid:paraId="487E159B" w16cid:durableId="23871B5D"/>
  <w16cid:commentId w16cid:paraId="396FE911" w16cid:durableId="239DC0C8"/>
  <w16cid:commentId w16cid:paraId="5CCE90B3" w16cid:durableId="232AC9B9"/>
  <w16cid:commentId w16cid:paraId="0BF72235" w16cid:durableId="2387642F"/>
  <w16cid:commentId w16cid:paraId="7C13BD8F" w16cid:durableId="239DC4E1"/>
  <w16cid:commentId w16cid:paraId="6B4B1DFD" w16cid:durableId="239DDAED"/>
  <w16cid:commentId w16cid:paraId="404A214C" w16cid:durableId="23875E89"/>
  <w16cid:commentId w16cid:paraId="44CF51C5" w16cid:durableId="239DDB83"/>
  <w16cid:commentId w16cid:paraId="3D7F85BD" w16cid:durableId="23875F46"/>
  <w16cid:commentId w16cid:paraId="2D1E7858" w16cid:durableId="239DDC85"/>
  <w16cid:commentId w16cid:paraId="07281607" w16cid:durableId="23382B0A"/>
  <w16cid:commentId w16cid:paraId="30C5C9AC" w16cid:durableId="23382C90"/>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rah Adamowicz">
    <w15:presenceInfo w15:providerId="None" w15:userId="Sarah Adamowicz"/>
  </w15:person>
  <w15:person w15:author="Sally">
    <w15:presenceInfo w15:providerId="None" w15:userId="Sally"/>
  </w15:person>
  <w15:person w15:author="Dirk Steinke">
    <w15:presenceInfo w15:providerId="AD" w15:userId="S::dsteinke@uoguelph.ca::33570575-1764-47de-8574-492888b1cfdc"/>
  </w15:person>
  <w15:person w15:author="Karl Cottenie">
    <w15:presenceInfo w15:providerId="AD" w15:userId="S::cottenie@uoguelph.ca::d9693790-4e8e-417e-96fc-f5a3ac2bbb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1DA9"/>
    <w:rsid w:val="00032E5E"/>
    <w:rsid w:val="00035F5F"/>
    <w:rsid w:val="00040022"/>
    <w:rsid w:val="00041BE2"/>
    <w:rsid w:val="000421AB"/>
    <w:rsid w:val="00060BDB"/>
    <w:rsid w:val="00064413"/>
    <w:rsid w:val="00066A22"/>
    <w:rsid w:val="00071AA6"/>
    <w:rsid w:val="00074D69"/>
    <w:rsid w:val="00074DD4"/>
    <w:rsid w:val="000803DB"/>
    <w:rsid w:val="000813BC"/>
    <w:rsid w:val="00092955"/>
    <w:rsid w:val="000A37E7"/>
    <w:rsid w:val="000A70BC"/>
    <w:rsid w:val="000B1C95"/>
    <w:rsid w:val="000B21A8"/>
    <w:rsid w:val="000B529C"/>
    <w:rsid w:val="000C0CFC"/>
    <w:rsid w:val="000C3BF6"/>
    <w:rsid w:val="000D17B1"/>
    <w:rsid w:val="000D46B8"/>
    <w:rsid w:val="000E48E2"/>
    <w:rsid w:val="000E4B4D"/>
    <w:rsid w:val="000E68D1"/>
    <w:rsid w:val="000F1848"/>
    <w:rsid w:val="000F37A3"/>
    <w:rsid w:val="000F5FFB"/>
    <w:rsid w:val="00100D81"/>
    <w:rsid w:val="00103870"/>
    <w:rsid w:val="00111265"/>
    <w:rsid w:val="001149B6"/>
    <w:rsid w:val="00124D78"/>
    <w:rsid w:val="0013277C"/>
    <w:rsid w:val="00137A26"/>
    <w:rsid w:val="00137B30"/>
    <w:rsid w:val="00137E26"/>
    <w:rsid w:val="00154801"/>
    <w:rsid w:val="001550E0"/>
    <w:rsid w:val="00163961"/>
    <w:rsid w:val="00173A9E"/>
    <w:rsid w:val="0017697A"/>
    <w:rsid w:val="00177237"/>
    <w:rsid w:val="00180750"/>
    <w:rsid w:val="00180EE5"/>
    <w:rsid w:val="00185301"/>
    <w:rsid w:val="00185653"/>
    <w:rsid w:val="00187B29"/>
    <w:rsid w:val="00194CC3"/>
    <w:rsid w:val="001A2ECC"/>
    <w:rsid w:val="001A39C7"/>
    <w:rsid w:val="001A4A7E"/>
    <w:rsid w:val="001B2FBE"/>
    <w:rsid w:val="001B4483"/>
    <w:rsid w:val="001B5C07"/>
    <w:rsid w:val="001B6AFD"/>
    <w:rsid w:val="001C1B47"/>
    <w:rsid w:val="001C3106"/>
    <w:rsid w:val="001D1F2D"/>
    <w:rsid w:val="001D29BE"/>
    <w:rsid w:val="001D2ECE"/>
    <w:rsid w:val="001F09D3"/>
    <w:rsid w:val="001F12D3"/>
    <w:rsid w:val="001F1F49"/>
    <w:rsid w:val="001F532F"/>
    <w:rsid w:val="001F6427"/>
    <w:rsid w:val="00202CD7"/>
    <w:rsid w:val="00203981"/>
    <w:rsid w:val="00205CCC"/>
    <w:rsid w:val="00215C89"/>
    <w:rsid w:val="00222941"/>
    <w:rsid w:val="00227AF8"/>
    <w:rsid w:val="00236B98"/>
    <w:rsid w:val="00242225"/>
    <w:rsid w:val="00250B08"/>
    <w:rsid w:val="00271677"/>
    <w:rsid w:val="00272007"/>
    <w:rsid w:val="0027444D"/>
    <w:rsid w:val="002821DA"/>
    <w:rsid w:val="00293E54"/>
    <w:rsid w:val="002A4F7E"/>
    <w:rsid w:val="002A772E"/>
    <w:rsid w:val="002B753B"/>
    <w:rsid w:val="002C18E7"/>
    <w:rsid w:val="002C53FE"/>
    <w:rsid w:val="002C57A6"/>
    <w:rsid w:val="002C6EB8"/>
    <w:rsid w:val="002C6F6F"/>
    <w:rsid w:val="002D1DC2"/>
    <w:rsid w:val="002D5A57"/>
    <w:rsid w:val="002D5F25"/>
    <w:rsid w:val="002D621A"/>
    <w:rsid w:val="002E0CED"/>
    <w:rsid w:val="002E3D51"/>
    <w:rsid w:val="002F3370"/>
    <w:rsid w:val="003124FC"/>
    <w:rsid w:val="00312A0C"/>
    <w:rsid w:val="00322F8B"/>
    <w:rsid w:val="003330BD"/>
    <w:rsid w:val="003420E2"/>
    <w:rsid w:val="003561B3"/>
    <w:rsid w:val="00371749"/>
    <w:rsid w:val="003728CE"/>
    <w:rsid w:val="00381EEA"/>
    <w:rsid w:val="003A1E4D"/>
    <w:rsid w:val="003B2870"/>
    <w:rsid w:val="003B343F"/>
    <w:rsid w:val="003C5AAB"/>
    <w:rsid w:val="003D0719"/>
    <w:rsid w:val="003D48E5"/>
    <w:rsid w:val="003E2C36"/>
    <w:rsid w:val="003E4165"/>
    <w:rsid w:val="00402034"/>
    <w:rsid w:val="00412A85"/>
    <w:rsid w:val="00414D8B"/>
    <w:rsid w:val="0041647A"/>
    <w:rsid w:val="0042209E"/>
    <w:rsid w:val="004229F1"/>
    <w:rsid w:val="00433D99"/>
    <w:rsid w:val="00440913"/>
    <w:rsid w:val="0045300C"/>
    <w:rsid w:val="00455BAE"/>
    <w:rsid w:val="00457738"/>
    <w:rsid w:val="004610F2"/>
    <w:rsid w:val="00463302"/>
    <w:rsid w:val="004850F6"/>
    <w:rsid w:val="00485983"/>
    <w:rsid w:val="00487CC7"/>
    <w:rsid w:val="0049163C"/>
    <w:rsid w:val="00492EC2"/>
    <w:rsid w:val="00495EE4"/>
    <w:rsid w:val="004A146F"/>
    <w:rsid w:val="004A265E"/>
    <w:rsid w:val="004A70C5"/>
    <w:rsid w:val="004B1D38"/>
    <w:rsid w:val="004B428E"/>
    <w:rsid w:val="004C284B"/>
    <w:rsid w:val="004C2E40"/>
    <w:rsid w:val="004D5825"/>
    <w:rsid w:val="004D66A3"/>
    <w:rsid w:val="004F3EB3"/>
    <w:rsid w:val="00500B1A"/>
    <w:rsid w:val="0050481D"/>
    <w:rsid w:val="0051007C"/>
    <w:rsid w:val="00510DF6"/>
    <w:rsid w:val="00527311"/>
    <w:rsid w:val="00537F54"/>
    <w:rsid w:val="00542F0B"/>
    <w:rsid w:val="00547004"/>
    <w:rsid w:val="00550923"/>
    <w:rsid w:val="00566242"/>
    <w:rsid w:val="00575A73"/>
    <w:rsid w:val="00586671"/>
    <w:rsid w:val="00587316"/>
    <w:rsid w:val="00596CFB"/>
    <w:rsid w:val="00597031"/>
    <w:rsid w:val="005A3700"/>
    <w:rsid w:val="005C06A1"/>
    <w:rsid w:val="005C4B87"/>
    <w:rsid w:val="005C6BE4"/>
    <w:rsid w:val="005D113D"/>
    <w:rsid w:val="005D766B"/>
    <w:rsid w:val="005E282F"/>
    <w:rsid w:val="005F161E"/>
    <w:rsid w:val="005F1BC0"/>
    <w:rsid w:val="005F4FAF"/>
    <w:rsid w:val="005F7CE5"/>
    <w:rsid w:val="00612BB6"/>
    <w:rsid w:val="00645104"/>
    <w:rsid w:val="00672ECB"/>
    <w:rsid w:val="00673FC9"/>
    <w:rsid w:val="006823DD"/>
    <w:rsid w:val="006939CC"/>
    <w:rsid w:val="00696C5A"/>
    <w:rsid w:val="006A12D3"/>
    <w:rsid w:val="006A3798"/>
    <w:rsid w:val="006B2701"/>
    <w:rsid w:val="006D2D9A"/>
    <w:rsid w:val="006D7787"/>
    <w:rsid w:val="006E2813"/>
    <w:rsid w:val="006E3FE1"/>
    <w:rsid w:val="006E6787"/>
    <w:rsid w:val="006E74D5"/>
    <w:rsid w:val="006F5086"/>
    <w:rsid w:val="006F5F4E"/>
    <w:rsid w:val="007032DD"/>
    <w:rsid w:val="00712B65"/>
    <w:rsid w:val="007241CF"/>
    <w:rsid w:val="007242ED"/>
    <w:rsid w:val="00745407"/>
    <w:rsid w:val="00745C9E"/>
    <w:rsid w:val="00745D52"/>
    <w:rsid w:val="00746C95"/>
    <w:rsid w:val="0075059D"/>
    <w:rsid w:val="0075149C"/>
    <w:rsid w:val="00753451"/>
    <w:rsid w:val="007559DD"/>
    <w:rsid w:val="007645E2"/>
    <w:rsid w:val="00767928"/>
    <w:rsid w:val="00776123"/>
    <w:rsid w:val="0078231D"/>
    <w:rsid w:val="00795AE9"/>
    <w:rsid w:val="007A090D"/>
    <w:rsid w:val="007B7DE4"/>
    <w:rsid w:val="007C190C"/>
    <w:rsid w:val="007C5BBC"/>
    <w:rsid w:val="007D6F87"/>
    <w:rsid w:val="007E18EB"/>
    <w:rsid w:val="007F079D"/>
    <w:rsid w:val="007F2596"/>
    <w:rsid w:val="007F3E17"/>
    <w:rsid w:val="00816633"/>
    <w:rsid w:val="00832935"/>
    <w:rsid w:val="00846409"/>
    <w:rsid w:val="00853528"/>
    <w:rsid w:val="00860034"/>
    <w:rsid w:val="008639DE"/>
    <w:rsid w:val="00872E56"/>
    <w:rsid w:val="00886040"/>
    <w:rsid w:val="008945AA"/>
    <w:rsid w:val="008949C6"/>
    <w:rsid w:val="00896C79"/>
    <w:rsid w:val="008A49D6"/>
    <w:rsid w:val="008A57E7"/>
    <w:rsid w:val="008A75A7"/>
    <w:rsid w:val="008A7DD0"/>
    <w:rsid w:val="008A7FDD"/>
    <w:rsid w:val="008C4431"/>
    <w:rsid w:val="008D510C"/>
    <w:rsid w:val="008D5662"/>
    <w:rsid w:val="008E6FC6"/>
    <w:rsid w:val="008F1402"/>
    <w:rsid w:val="008F49B7"/>
    <w:rsid w:val="008F5195"/>
    <w:rsid w:val="00905D51"/>
    <w:rsid w:val="00906044"/>
    <w:rsid w:val="009065F5"/>
    <w:rsid w:val="00922AC1"/>
    <w:rsid w:val="009250C3"/>
    <w:rsid w:val="0092616B"/>
    <w:rsid w:val="00932952"/>
    <w:rsid w:val="00935A09"/>
    <w:rsid w:val="00942F26"/>
    <w:rsid w:val="009459B5"/>
    <w:rsid w:val="00946C57"/>
    <w:rsid w:val="0095217A"/>
    <w:rsid w:val="0095599E"/>
    <w:rsid w:val="00974577"/>
    <w:rsid w:val="00984070"/>
    <w:rsid w:val="00987EBB"/>
    <w:rsid w:val="009900C8"/>
    <w:rsid w:val="0099336C"/>
    <w:rsid w:val="009A387B"/>
    <w:rsid w:val="009A5B17"/>
    <w:rsid w:val="009B29C6"/>
    <w:rsid w:val="009C2C21"/>
    <w:rsid w:val="009E22BF"/>
    <w:rsid w:val="009E28E9"/>
    <w:rsid w:val="009F4F96"/>
    <w:rsid w:val="009F6B54"/>
    <w:rsid w:val="009F6CC0"/>
    <w:rsid w:val="00A054A8"/>
    <w:rsid w:val="00A12593"/>
    <w:rsid w:val="00A2040A"/>
    <w:rsid w:val="00A2125B"/>
    <w:rsid w:val="00A21290"/>
    <w:rsid w:val="00A26713"/>
    <w:rsid w:val="00A30EC5"/>
    <w:rsid w:val="00A320D5"/>
    <w:rsid w:val="00A35E1D"/>
    <w:rsid w:val="00A4099D"/>
    <w:rsid w:val="00A57A05"/>
    <w:rsid w:val="00A60820"/>
    <w:rsid w:val="00A62F5A"/>
    <w:rsid w:val="00A650BD"/>
    <w:rsid w:val="00A72407"/>
    <w:rsid w:val="00A819B8"/>
    <w:rsid w:val="00A90DAB"/>
    <w:rsid w:val="00A92CAD"/>
    <w:rsid w:val="00A96A61"/>
    <w:rsid w:val="00AA01B4"/>
    <w:rsid w:val="00AA47A8"/>
    <w:rsid w:val="00AA6A06"/>
    <w:rsid w:val="00AA6DE3"/>
    <w:rsid w:val="00AB1842"/>
    <w:rsid w:val="00AB2BD4"/>
    <w:rsid w:val="00AC0270"/>
    <w:rsid w:val="00AC3A7D"/>
    <w:rsid w:val="00AD7C3E"/>
    <w:rsid w:val="00AE0317"/>
    <w:rsid w:val="00AE0642"/>
    <w:rsid w:val="00AE12A8"/>
    <w:rsid w:val="00AE1909"/>
    <w:rsid w:val="00AE1B39"/>
    <w:rsid w:val="00AE2324"/>
    <w:rsid w:val="00AF0A00"/>
    <w:rsid w:val="00AF3351"/>
    <w:rsid w:val="00AF7EB1"/>
    <w:rsid w:val="00B016BB"/>
    <w:rsid w:val="00B12813"/>
    <w:rsid w:val="00B161CD"/>
    <w:rsid w:val="00B20B54"/>
    <w:rsid w:val="00B261CC"/>
    <w:rsid w:val="00B35292"/>
    <w:rsid w:val="00B55DDE"/>
    <w:rsid w:val="00B64D5B"/>
    <w:rsid w:val="00B679DE"/>
    <w:rsid w:val="00B76939"/>
    <w:rsid w:val="00BA3733"/>
    <w:rsid w:val="00BA4B64"/>
    <w:rsid w:val="00BC17D7"/>
    <w:rsid w:val="00BC3432"/>
    <w:rsid w:val="00BD071E"/>
    <w:rsid w:val="00C00EC4"/>
    <w:rsid w:val="00C07C77"/>
    <w:rsid w:val="00C13917"/>
    <w:rsid w:val="00C22C51"/>
    <w:rsid w:val="00C27A40"/>
    <w:rsid w:val="00C41629"/>
    <w:rsid w:val="00C42FCD"/>
    <w:rsid w:val="00C46C95"/>
    <w:rsid w:val="00C67427"/>
    <w:rsid w:val="00C72534"/>
    <w:rsid w:val="00C9118F"/>
    <w:rsid w:val="00C91A73"/>
    <w:rsid w:val="00C94608"/>
    <w:rsid w:val="00C94B13"/>
    <w:rsid w:val="00CC2460"/>
    <w:rsid w:val="00CC5E77"/>
    <w:rsid w:val="00CD27BB"/>
    <w:rsid w:val="00CD7325"/>
    <w:rsid w:val="00CE1506"/>
    <w:rsid w:val="00CE5E45"/>
    <w:rsid w:val="00CF4C17"/>
    <w:rsid w:val="00D07F24"/>
    <w:rsid w:val="00D142AC"/>
    <w:rsid w:val="00D172B3"/>
    <w:rsid w:val="00D274ED"/>
    <w:rsid w:val="00D510FC"/>
    <w:rsid w:val="00D54B3D"/>
    <w:rsid w:val="00D62ED7"/>
    <w:rsid w:val="00D65118"/>
    <w:rsid w:val="00D65B77"/>
    <w:rsid w:val="00D71A65"/>
    <w:rsid w:val="00D76DEC"/>
    <w:rsid w:val="00D85932"/>
    <w:rsid w:val="00D91FF8"/>
    <w:rsid w:val="00D939D7"/>
    <w:rsid w:val="00DA0048"/>
    <w:rsid w:val="00DA1B58"/>
    <w:rsid w:val="00DA39D8"/>
    <w:rsid w:val="00DA3AC0"/>
    <w:rsid w:val="00DB6B95"/>
    <w:rsid w:val="00DC1691"/>
    <w:rsid w:val="00DC2A36"/>
    <w:rsid w:val="00DD61B9"/>
    <w:rsid w:val="00DD66A7"/>
    <w:rsid w:val="00DE05ED"/>
    <w:rsid w:val="00DE3419"/>
    <w:rsid w:val="00E04407"/>
    <w:rsid w:val="00E04522"/>
    <w:rsid w:val="00E05CD2"/>
    <w:rsid w:val="00E117B4"/>
    <w:rsid w:val="00E22E46"/>
    <w:rsid w:val="00E3201C"/>
    <w:rsid w:val="00E34AC9"/>
    <w:rsid w:val="00E56109"/>
    <w:rsid w:val="00E601D1"/>
    <w:rsid w:val="00E612C2"/>
    <w:rsid w:val="00E64213"/>
    <w:rsid w:val="00E650A0"/>
    <w:rsid w:val="00E66D82"/>
    <w:rsid w:val="00E67459"/>
    <w:rsid w:val="00E80077"/>
    <w:rsid w:val="00E97D19"/>
    <w:rsid w:val="00EA11B7"/>
    <w:rsid w:val="00EA3041"/>
    <w:rsid w:val="00EA46EB"/>
    <w:rsid w:val="00EA489F"/>
    <w:rsid w:val="00EA48CD"/>
    <w:rsid w:val="00EA77D3"/>
    <w:rsid w:val="00EB444C"/>
    <w:rsid w:val="00EC6348"/>
    <w:rsid w:val="00ED072D"/>
    <w:rsid w:val="00ED7AB0"/>
    <w:rsid w:val="00EE3DBD"/>
    <w:rsid w:val="00EE5B9B"/>
    <w:rsid w:val="00EF0141"/>
    <w:rsid w:val="00EF34EF"/>
    <w:rsid w:val="00F02724"/>
    <w:rsid w:val="00F16EFF"/>
    <w:rsid w:val="00F350AF"/>
    <w:rsid w:val="00F356FA"/>
    <w:rsid w:val="00F3585D"/>
    <w:rsid w:val="00F42F23"/>
    <w:rsid w:val="00F53812"/>
    <w:rsid w:val="00F607FF"/>
    <w:rsid w:val="00F62332"/>
    <w:rsid w:val="00F638A3"/>
    <w:rsid w:val="00F8008F"/>
    <w:rsid w:val="00F80F6A"/>
    <w:rsid w:val="00F837C3"/>
    <w:rsid w:val="00F84832"/>
    <w:rsid w:val="00F84A8F"/>
    <w:rsid w:val="00F92731"/>
    <w:rsid w:val="00F97E08"/>
    <w:rsid w:val="00FB10A7"/>
    <w:rsid w:val="00FC2B78"/>
    <w:rsid w:val="00FC4770"/>
    <w:rsid w:val="00FC51CE"/>
    <w:rsid w:val="00FC6056"/>
    <w:rsid w:val="00FC7780"/>
    <w:rsid w:val="00FD6310"/>
    <w:rsid w:val="00FE1E32"/>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3106"/>
    <w:pPr>
      <w:spacing w:after="200"/>
    </w:pPr>
    <w:rPr>
      <w:i/>
      <w:iCs/>
      <w:color w:val="44546A" w:themeColor="text2"/>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36374894">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7</TotalTime>
  <Pages>35</Pages>
  <Words>45490</Words>
  <Characters>259293</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10</cp:revision>
  <dcterms:created xsi:type="dcterms:W3CDTF">2020-12-16T21:24:00Z</dcterms:created>
  <dcterms:modified xsi:type="dcterms:W3CDTF">2021-01-05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y fmtid="{D5CDD505-2E9C-101B-9397-08002B2CF9AE}" pid="26" name="grammarly_documentContext">
    <vt:lpwstr>{"goals":[],"domain":"general","emotions":[],"dialect":"canadian"}</vt:lpwstr>
  </property>
</Properties>
</file>